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9B51C" w14:textId="57D44A3F" w:rsidR="0078486F" w:rsidRPr="00317D43" w:rsidRDefault="0078486F" w:rsidP="00B51EE3">
      <w:pPr>
        <w:jc w:val="center"/>
        <w:rPr>
          <w:b/>
          <w:sz w:val="28"/>
          <w:szCs w:val="28"/>
        </w:rPr>
      </w:pPr>
      <w:bookmarkStart w:id="0" w:name="_GoBack"/>
      <w:bookmarkEnd w:id="0"/>
      <w:r w:rsidRPr="00317D43">
        <w:rPr>
          <w:b/>
          <w:sz w:val="28"/>
          <w:szCs w:val="28"/>
        </w:rPr>
        <w:t xml:space="preserve">Robust Scalable Visualized Clustering in </w:t>
      </w:r>
      <w:r w:rsidR="009B6CD3">
        <w:rPr>
          <w:b/>
          <w:sz w:val="28"/>
          <w:szCs w:val="28"/>
        </w:rPr>
        <w:t>Vector</w:t>
      </w:r>
      <w:r w:rsidR="009B6CD3" w:rsidRPr="00317D43">
        <w:rPr>
          <w:b/>
          <w:sz w:val="28"/>
          <w:szCs w:val="28"/>
        </w:rPr>
        <w:t xml:space="preserve"> </w:t>
      </w:r>
      <w:r w:rsidRPr="00317D43">
        <w:rPr>
          <w:b/>
          <w:sz w:val="28"/>
          <w:szCs w:val="28"/>
        </w:rPr>
        <w:t>and non</w:t>
      </w:r>
      <w:r w:rsidR="00CE70BD">
        <w:rPr>
          <w:b/>
          <w:sz w:val="28"/>
          <w:szCs w:val="28"/>
        </w:rPr>
        <w:t xml:space="preserve"> </w:t>
      </w:r>
      <w:r w:rsidR="009B6CD3">
        <w:rPr>
          <w:b/>
          <w:sz w:val="28"/>
          <w:szCs w:val="28"/>
        </w:rPr>
        <w:t>Vector Semimetric</w:t>
      </w:r>
      <w:r w:rsidR="009B6CD3" w:rsidRPr="00317D43">
        <w:rPr>
          <w:b/>
          <w:sz w:val="28"/>
          <w:szCs w:val="28"/>
        </w:rPr>
        <w:t xml:space="preserve"> </w:t>
      </w:r>
      <w:r w:rsidRPr="00317D43">
        <w:rPr>
          <w:b/>
          <w:sz w:val="28"/>
          <w:szCs w:val="28"/>
        </w:rPr>
        <w:t>Spaces</w:t>
      </w:r>
    </w:p>
    <w:p w14:paraId="3E6DB8CC" w14:textId="77777777" w:rsidR="0078486F" w:rsidRPr="0078486F" w:rsidRDefault="0078486F" w:rsidP="00AD31A6"/>
    <w:p w14:paraId="4FF5D148" w14:textId="77777777" w:rsidR="0078486F" w:rsidRPr="0078486F" w:rsidRDefault="0078486F" w:rsidP="0078486F">
      <w:pPr>
        <w:pStyle w:val="CM1"/>
        <w:jc w:val="center"/>
        <w:rPr>
          <w:rFonts w:ascii="Times New Roman" w:hAnsi="Times New Roman" w:cs="Times New Roman"/>
          <w:i/>
          <w:color w:val="000000"/>
          <w:sz w:val="22"/>
          <w:szCs w:val="22"/>
        </w:rPr>
      </w:pPr>
      <w:r w:rsidRPr="0078486F">
        <w:rPr>
          <w:rFonts w:ascii="Times New Roman" w:hAnsi="Times New Roman" w:cs="Times New Roman"/>
          <w:i/>
          <w:color w:val="000000"/>
          <w:sz w:val="22"/>
          <w:szCs w:val="22"/>
        </w:rPr>
        <w:t>Geoffrey Fox</w:t>
      </w:r>
    </w:p>
    <w:p w14:paraId="246A9664" w14:textId="77777777" w:rsidR="0078486F" w:rsidRPr="0078486F" w:rsidRDefault="0078486F" w:rsidP="0078486F">
      <w:pPr>
        <w:pStyle w:val="CM18"/>
        <w:ind w:right="230"/>
        <w:jc w:val="center"/>
        <w:rPr>
          <w:rFonts w:ascii="Times New Roman" w:hAnsi="Times New Roman" w:cs="Times New Roman"/>
          <w:i/>
          <w:color w:val="000000"/>
          <w:sz w:val="22"/>
          <w:szCs w:val="22"/>
        </w:rPr>
      </w:pPr>
      <w:r w:rsidRPr="0078486F">
        <w:rPr>
          <w:rFonts w:ascii="Times New Roman" w:hAnsi="Times New Roman" w:cs="Times New Roman"/>
          <w:i/>
          <w:color w:val="000000"/>
          <w:sz w:val="22"/>
          <w:szCs w:val="22"/>
        </w:rPr>
        <w:t>School of Informatics and Computing</w:t>
      </w:r>
    </w:p>
    <w:p w14:paraId="28184F00" w14:textId="77777777" w:rsidR="0078486F" w:rsidRPr="0078486F" w:rsidRDefault="0078486F" w:rsidP="0078486F">
      <w:pPr>
        <w:pStyle w:val="CM18"/>
        <w:ind w:right="230"/>
        <w:jc w:val="center"/>
        <w:rPr>
          <w:rFonts w:ascii="Times New Roman" w:hAnsi="Times New Roman" w:cs="Times New Roman"/>
          <w:i/>
          <w:color w:val="000000"/>
          <w:sz w:val="22"/>
          <w:szCs w:val="22"/>
        </w:rPr>
      </w:pPr>
      <w:r w:rsidRPr="0078486F">
        <w:rPr>
          <w:rFonts w:ascii="Times New Roman" w:hAnsi="Times New Roman" w:cs="Times New Roman"/>
          <w:i/>
          <w:color w:val="000000"/>
          <w:sz w:val="22"/>
          <w:szCs w:val="22"/>
        </w:rPr>
        <w:t>Indiana University</w:t>
      </w:r>
    </w:p>
    <w:p w14:paraId="479B7037" w14:textId="77777777" w:rsidR="0078486F" w:rsidRPr="0078486F" w:rsidRDefault="0078486F" w:rsidP="0078486F">
      <w:pPr>
        <w:pStyle w:val="CM18"/>
        <w:ind w:right="230"/>
        <w:jc w:val="center"/>
        <w:rPr>
          <w:rFonts w:ascii="Times New Roman" w:hAnsi="Times New Roman" w:cs="Times New Roman"/>
          <w:i/>
          <w:color w:val="000000"/>
          <w:sz w:val="22"/>
          <w:szCs w:val="22"/>
        </w:rPr>
      </w:pPr>
      <w:r w:rsidRPr="0078486F">
        <w:rPr>
          <w:rFonts w:ascii="Times New Roman" w:hAnsi="Times New Roman" w:cs="Times New Roman"/>
          <w:i/>
          <w:color w:val="000000"/>
          <w:sz w:val="22"/>
          <w:szCs w:val="22"/>
        </w:rPr>
        <w:t xml:space="preserve">Bloomington IN 47408, USA </w:t>
      </w:r>
    </w:p>
    <w:p w14:paraId="4D93BA56" w14:textId="77777777" w:rsidR="00317D43" w:rsidRDefault="00317D43" w:rsidP="00317D43">
      <w:pPr>
        <w:pStyle w:val="CM18"/>
        <w:ind w:right="230"/>
        <w:jc w:val="center"/>
        <w:rPr>
          <w:rFonts w:ascii="Times New Roman" w:hAnsi="Times New Roman" w:cs="Times New Roman"/>
          <w:b/>
          <w:szCs w:val="22"/>
        </w:rPr>
      </w:pPr>
      <w:r>
        <w:rPr>
          <w:rFonts w:ascii="Times New Roman" w:hAnsi="Times New Roman" w:cs="Times New Roman"/>
          <w:i/>
          <w:color w:val="000000"/>
          <w:sz w:val="22"/>
          <w:szCs w:val="22"/>
        </w:rPr>
        <w:t xml:space="preserve">gcf@.indiana.edu </w:t>
      </w:r>
    </w:p>
    <w:p w14:paraId="765B6C44" w14:textId="02AD227D" w:rsidR="0078486F" w:rsidRPr="00317D43" w:rsidRDefault="00317D43" w:rsidP="00317D43">
      <w:pPr>
        <w:pStyle w:val="CM18"/>
        <w:ind w:right="230"/>
        <w:rPr>
          <w:rFonts w:ascii="Times New Roman" w:hAnsi="Times New Roman" w:cs="Times New Roman"/>
          <w:b/>
        </w:rPr>
      </w:pPr>
      <w:r w:rsidRPr="00317D43">
        <w:rPr>
          <w:rFonts w:ascii="Times New Roman" w:hAnsi="Times New Roman" w:cs="Times New Roman"/>
          <w:b/>
          <w:szCs w:val="22"/>
        </w:rPr>
        <w:t>A</w:t>
      </w:r>
      <w:r w:rsidR="0078486F" w:rsidRPr="00317D43">
        <w:rPr>
          <w:rFonts w:ascii="Times New Roman" w:hAnsi="Times New Roman" w:cs="Times New Roman"/>
          <w:b/>
        </w:rPr>
        <w:t>bstract</w:t>
      </w:r>
    </w:p>
    <w:p w14:paraId="2C5565DD" w14:textId="00BF887D" w:rsidR="0078486F" w:rsidRDefault="0078486F" w:rsidP="00AD31A6">
      <w:r>
        <w:t>We describe</w:t>
      </w:r>
      <w:r w:rsidR="00FC4FC1">
        <w:t xml:space="preserve"> an approach to</w:t>
      </w:r>
      <w:r w:rsidRPr="00E225C1">
        <w:t xml:space="preserve"> data analytics on large systems using a suite of robust parallel </w:t>
      </w:r>
      <w:r>
        <w:t>algorithms running on both clouds and HPC systems. We apply this to cases where the data is defined in a vector space and when only pairwise distances between points are defined. We introduc</w:t>
      </w:r>
      <w:r w:rsidR="00FC4FC1">
        <w:t>e improvements to known algorithms for functionality, features and performance</w:t>
      </w:r>
      <w:r w:rsidR="004008D2">
        <w:t xml:space="preserve"> but review state of the art as this is not broadly familiar</w:t>
      </w:r>
      <w:r w:rsidR="00FC4FC1">
        <w:t>. V</w:t>
      </w:r>
      <w:r>
        <w:t xml:space="preserve">isualization </w:t>
      </w:r>
      <w:r w:rsidR="00FC4FC1">
        <w:t xml:space="preserve">is valuable </w:t>
      </w:r>
      <w:r>
        <w:t>for steering complex analytics and</w:t>
      </w:r>
      <w:r w:rsidR="00FC4FC1">
        <w:t xml:space="preserve"> we discuss it for both the </w:t>
      </w:r>
      <w:r w:rsidR="00D36B39">
        <w:t>no</w:t>
      </w:r>
      <w:r w:rsidR="009B6CD3">
        <w:t xml:space="preserve">n vector semimetric </w:t>
      </w:r>
      <w:r w:rsidR="00FC4FC1">
        <w:t xml:space="preserve"> case and for clustering high dimension vector spaces. We exploit</w:t>
      </w:r>
      <w:r>
        <w:t xml:space="preserve"> deterministic annealing </w:t>
      </w:r>
      <w:r w:rsidR="00583150">
        <w:t>which is heuristic but has clear general principles that can give</w:t>
      </w:r>
      <w:r>
        <w:t xml:space="preserve"> re</w:t>
      </w:r>
      <w:r w:rsidR="00D36B39">
        <w:t xml:space="preserve">asonably </w:t>
      </w:r>
      <w:r>
        <w:t xml:space="preserve">fast robust algorithms. We apply methods to </w:t>
      </w:r>
      <w:r w:rsidR="00FC4FC1">
        <w:t>several life sciences</w:t>
      </w:r>
      <w:r>
        <w:t xml:space="preserve"> applications.</w:t>
      </w:r>
    </w:p>
    <w:p w14:paraId="55849E2F" w14:textId="77777777" w:rsidR="00CE70BD" w:rsidRDefault="00CE70BD" w:rsidP="00AD31A6"/>
    <w:p w14:paraId="5BB55A32" w14:textId="11B1F65F" w:rsidR="00CE70BD" w:rsidRPr="00CE70BD" w:rsidRDefault="00CE70BD" w:rsidP="00B51EE3">
      <w:pPr>
        <w:ind w:firstLine="0"/>
      </w:pPr>
      <w:r w:rsidRPr="00B51EE3">
        <w:rPr>
          <w:b/>
        </w:rPr>
        <w:t xml:space="preserve">Keywords </w:t>
      </w:r>
      <w:r w:rsidRPr="00B51EE3">
        <w:t>Clustering</w:t>
      </w:r>
      <w:r>
        <w:rPr>
          <w:b/>
        </w:rPr>
        <w:t xml:space="preserve">, </w:t>
      </w:r>
      <w:r w:rsidRPr="00B51EE3">
        <w:t xml:space="preserve">MDS, Dimension Reduction, Parallel </w:t>
      </w:r>
      <w:r w:rsidR="00D27EE8">
        <w:t>Algorithms</w:t>
      </w:r>
      <w:r>
        <w:t>, Bioinformatics</w:t>
      </w:r>
    </w:p>
    <w:p w14:paraId="5EEBD335" w14:textId="197184AE" w:rsidR="0078486F" w:rsidRDefault="0078486F" w:rsidP="00150DB0">
      <w:pPr>
        <w:pStyle w:val="Heading1"/>
      </w:pPr>
      <w:r>
        <w:t>Intro</w:t>
      </w:r>
      <w:r w:rsidRPr="006B18D7">
        <w:t>duction</w:t>
      </w:r>
    </w:p>
    <w:p w14:paraId="55503048" w14:textId="277C668B" w:rsidR="000468DB" w:rsidRDefault="00A01E48" w:rsidP="00AD31A6">
      <w:r>
        <w:t xml:space="preserve">The importance of big data is </w:t>
      </w:r>
      <w:r w:rsidRPr="00AD31A6">
        <w:t xml:space="preserve">well understood but so far there is no core library of “big algorithms” that </w:t>
      </w:r>
      <w:r w:rsidR="009C310B" w:rsidRPr="00AD31A6">
        <w:t>tackle some of the new issues that arise. These include of</w:t>
      </w:r>
      <w:r w:rsidR="009C310B">
        <w:t xml:space="preserve"> course parallelism which should be scalable i.e. run at good efficiency as problem and machine are scaled up. </w:t>
      </w:r>
      <w:r w:rsidR="00DA69A5">
        <w:t xml:space="preserve">Further one can expect that larger datasets will increase need for robust algorithms that for example when applied to the many optimization problems in big data do not </w:t>
      </w:r>
      <w:r w:rsidR="00AD31A6">
        <w:t xml:space="preserve">easily </w:t>
      </w:r>
      <w:r w:rsidR="00DA69A5">
        <w:t xml:space="preserve">get trapped in local minima. </w:t>
      </w:r>
      <w:r w:rsidR="00AD31A6">
        <w:t>Section 2 describes deterministic annealing as a generally applicable principle that makes many algorithms more robust and builds in the important multi-scale concept. In section 3, we focus on clustering with an emphasis on some of the advanced features that are typically not provided in the openly available software such as R</w:t>
      </w:r>
      <w:r w:rsidR="000468DB">
        <w:t xml:space="preserve"> </w:t>
      </w:r>
      <w:r w:rsidR="000468DB">
        <w:fldChar w:fldCharType="begin"/>
      </w:r>
      <w:r w:rsidR="006E4A37">
        <w:instrText xml:space="preserve"> ADDIN EN.CITE &lt;EndNote&gt;&lt;Cite&gt;&lt;RecNum&gt;4938&lt;/RecNum&gt;&lt;DisplayText&gt;[3]&lt;/DisplayText&gt;&lt;record&gt;&lt;rec-number&gt;4938&lt;/rec-number&gt;&lt;foreign-keys&gt;&lt;key app="EN" db-id="rfx20pr9t5zxtmee0xn5fwzbxvw0r9vz2tee"&gt;4938&lt;/key&gt;&lt;/foreign-keys&gt;&lt;ref-type name="Web Page"&gt;12&lt;/ref-type&gt;&lt;contributors&gt;&lt;/contributors&gt;&lt;titles&gt;&lt;title&gt;R open source statistical library&lt;/title&gt;&lt;/titles&gt;&lt;volume&gt;2012&lt;/volume&gt;&lt;number&gt;December 8&lt;/number&gt;&lt;dates&gt;&lt;/dates&gt;&lt;urls&gt;&lt;related-urls&gt;&lt;url&gt;http://www.r-project.org/&lt;/url&gt;&lt;/related-urls&gt;&lt;/urls&gt;&lt;/record&gt;&lt;/Cite&gt;&lt;/EndNote&gt;</w:instrText>
      </w:r>
      <w:r w:rsidR="000468DB">
        <w:fldChar w:fldCharType="separate"/>
      </w:r>
      <w:r w:rsidR="006E4A37">
        <w:rPr>
          <w:noProof/>
        </w:rPr>
        <w:t>[</w:t>
      </w:r>
      <w:hyperlink w:anchor="_ENREF_3" w:tooltip=",  #4938" w:history="1">
        <w:r w:rsidR="0054085B">
          <w:rPr>
            <w:noProof/>
          </w:rPr>
          <w:t>3</w:t>
        </w:r>
      </w:hyperlink>
      <w:r w:rsidR="006E4A37">
        <w:rPr>
          <w:noProof/>
        </w:rPr>
        <w:t>]</w:t>
      </w:r>
      <w:r w:rsidR="000468DB">
        <w:fldChar w:fldCharType="end"/>
      </w:r>
      <w:r w:rsidR="00AD31A6">
        <w:t xml:space="preserve">. </w:t>
      </w:r>
      <w:r w:rsidR="000B7E97">
        <w:t xml:space="preserve">We </w:t>
      </w:r>
      <w:r w:rsidR="00A75061">
        <w:t>discuss</w:t>
      </w:r>
      <w:r w:rsidR="000B7E97">
        <w:t xml:space="preserve"> some challenging parallelization issues for cases with heterogeneous geometries</w:t>
      </w:r>
      <w:r w:rsidR="007E51B5">
        <w:t xml:space="preserve"> in section 4</w:t>
      </w:r>
      <w:r w:rsidR="000B7E97">
        <w:t>.</w:t>
      </w:r>
    </w:p>
    <w:p w14:paraId="014EE636" w14:textId="1713647E" w:rsidR="0078486F" w:rsidRDefault="00DA69A5" w:rsidP="00AD31A6">
      <w:r>
        <w:t xml:space="preserve">Further we </w:t>
      </w:r>
      <w:r w:rsidR="00371D08">
        <w:t xml:space="preserve">note that the majority of datasets are in high dimension and so not easily visualizable to inspect the quality of an analysis. Thus we suggest that it is good practice to follow a data mining algorithm with some form of visualization. We suggest that the well-studied area of dimension reduction deserves more systematic use and show how one can map high dimension </w:t>
      </w:r>
      <w:r w:rsidR="009B6CD3">
        <w:t xml:space="preserve">vector </w:t>
      </w:r>
      <w:r w:rsidR="00371D08">
        <w:t>and non</w:t>
      </w:r>
      <w:r w:rsidR="009B6CD3">
        <w:t xml:space="preserve"> vector</w:t>
      </w:r>
      <w:r w:rsidR="00371D08">
        <w:t xml:space="preserve"> spaces into 3 dimensions for this purpose. This process is </w:t>
      </w:r>
      <w:r w:rsidR="000B7E97">
        <w:t xml:space="preserve">also </w:t>
      </w:r>
      <w:r w:rsidR="00371D08">
        <w:t xml:space="preserve">time consuming and itself an optimization problem (find the best 3D representation of </w:t>
      </w:r>
      <w:r w:rsidR="00D9363C">
        <w:t>a set of points</w:t>
      </w:r>
      <w:r w:rsidR="00371D08">
        <w:t>) and so needs the same considerations of parallelization</w:t>
      </w:r>
      <w:r w:rsidR="00AD31A6">
        <w:t xml:space="preserve">. This is </w:t>
      </w:r>
      <w:r w:rsidR="00A75061">
        <w:t xml:space="preserve">briefly </w:t>
      </w:r>
      <w:r w:rsidR="00AD31A6">
        <w:t xml:space="preserve">described in section </w:t>
      </w:r>
      <w:r w:rsidR="007E51B5">
        <w:t>5</w:t>
      </w:r>
      <w:r w:rsidR="00AD31A6">
        <w:t xml:space="preserve">. </w:t>
      </w:r>
    </w:p>
    <w:p w14:paraId="1620CBA0" w14:textId="1812847E" w:rsidR="0078486F" w:rsidRPr="0078486F" w:rsidRDefault="0078486F" w:rsidP="00150DB0">
      <w:pPr>
        <w:pStyle w:val="Heading1"/>
      </w:pPr>
      <w:r>
        <w:rPr>
          <w:rStyle w:val="Heading2Char"/>
          <w:b/>
          <w:bCs/>
        </w:rPr>
        <w:t>Deterministic Annealing</w:t>
      </w:r>
    </w:p>
    <w:p w14:paraId="0330796B" w14:textId="5482415E" w:rsidR="0078486F" w:rsidRPr="0078486F" w:rsidRDefault="0078486F" w:rsidP="006B18D7">
      <w:pPr>
        <w:rPr>
          <w:color w:val="000000"/>
        </w:rPr>
      </w:pPr>
      <w:r w:rsidRPr="00AD31A6">
        <w:t>Deterministic annealing</w:t>
      </w:r>
      <w:r w:rsidRPr="00AD31A6">
        <w:fldChar w:fldCharType="begin"/>
      </w:r>
      <w:r w:rsidR="006E4A37">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Pr="00AD31A6">
        <w:fldChar w:fldCharType="separate"/>
      </w:r>
      <w:r w:rsidR="006E4A37">
        <w:rPr>
          <w:noProof/>
        </w:rPr>
        <w:t>[</w:t>
      </w:r>
      <w:hyperlink w:anchor="_ENREF_4" w:tooltip="Ken Rose, 1998 #2697" w:history="1">
        <w:r w:rsidR="0054085B">
          <w:rPr>
            <w:noProof/>
          </w:rPr>
          <w:t>4</w:t>
        </w:r>
      </w:hyperlink>
      <w:r w:rsidR="006E4A37">
        <w:rPr>
          <w:noProof/>
        </w:rPr>
        <w:t>]</w:t>
      </w:r>
      <w:r w:rsidRPr="00AD31A6">
        <w:fldChar w:fldCharType="end"/>
      </w:r>
      <w:r w:rsidRPr="00AD31A6">
        <w:t xml:space="preserve"> is motivated by the same key concept as the more familiar simulated annealing, which is well understood from physics. We are considering optimization problems and want to follow nature’s approach that finds </w:t>
      </w:r>
      <w:r w:rsidR="007E51B5">
        <w:t>global</w:t>
      </w:r>
      <w:r w:rsidRPr="00AD31A6">
        <w:t xml:space="preserve"> minima of energy functions rather than local minima with dislocations of some sort. At high temperatures systems equilibrate easily as there is no roughness in the energy (objective) function. If one lowers the temperature on an equilibrated system, then it is a short safe path between minima at current temperature and that</w:t>
      </w:r>
      <w:r w:rsidR="007E51B5">
        <w:t xml:space="preserve"> at</w:t>
      </w:r>
      <w:r w:rsidRPr="00AD31A6">
        <w:t xml:space="preserve"> a higher temperature. Thus systems which are equilibrated iteratively at gradually lowered temperature, tend to avoid local minima. </w:t>
      </w:r>
      <w:r w:rsidR="00315ED7">
        <w:t>The</w:t>
      </w:r>
      <w:r w:rsidRPr="00AD31A6">
        <w:t xml:space="preserve"> Monte Carlo approach of simulated annealing is often too slow, so we perform integrals analytically using a variety of approximations within the well-known mean field approximation</w:t>
      </w:r>
      <w:r w:rsidR="00315ED7">
        <w:t xml:space="preserve"> in statistical physics</w:t>
      </w:r>
      <w:r w:rsidRPr="00AD31A6">
        <w:t>. In the basic case</w:t>
      </w:r>
      <w:r w:rsidR="007E51B5">
        <w:t>,</w:t>
      </w:r>
      <w:r w:rsidRPr="00AD31A6">
        <w:t xml:space="preserve"> we have a Hamiltonian H(</w:t>
      </w:r>
      <w:r w:rsidRPr="0094103D">
        <w:rPr>
          <w:u w:val="single"/>
        </w:rPr>
        <w:sym w:font="Symbol" w:char="F063"/>
      </w:r>
      <w:r w:rsidRPr="00AD31A6">
        <w:t>) which is to be minimized</w:t>
      </w:r>
      <w:r w:rsidR="00315ED7">
        <w:t xml:space="preserve"> </w:t>
      </w:r>
      <w:r w:rsidR="0094103D">
        <w:t xml:space="preserve">with respect to variables </w:t>
      </w:r>
      <w:r w:rsidR="0094103D" w:rsidRPr="0094103D">
        <w:rPr>
          <w:u w:val="single"/>
        </w:rPr>
        <w:sym w:font="Symbol" w:char="F063"/>
      </w:r>
      <w:r w:rsidR="0094103D">
        <w:t xml:space="preserve"> </w:t>
      </w:r>
      <w:r w:rsidR="00315ED7">
        <w:t>and we</w:t>
      </w:r>
      <w:r w:rsidRPr="00AD31A6">
        <w:t xml:space="preserve"> introduce the </w:t>
      </w:r>
      <w:r w:rsidR="004008D2">
        <w:t>essential idea of determini</w:t>
      </w:r>
      <w:r w:rsidR="00DD41BE">
        <w:t xml:space="preserve">stic annealing </w:t>
      </w:r>
      <w:r w:rsidR="004008D2">
        <w:t xml:space="preserve">based on averaging with the </w:t>
      </w:r>
      <w:r w:rsidRPr="00AD31A6">
        <w:t xml:space="preserve">Gibbs </w:t>
      </w:r>
      <w:r w:rsidR="0094103D">
        <w:t>d</w:t>
      </w:r>
      <w:r w:rsidRPr="00AD31A6">
        <w:t>istribution at Temperature T</w:t>
      </w:r>
      <w:r w:rsidR="00AD31A6" w:rsidRPr="00AD31A6">
        <w:t>.</w:t>
      </w:r>
      <w:r w:rsidR="00F40C69">
        <w:t xml:space="preserve"> </w:t>
      </w:r>
      <w:r w:rsidRPr="0078486F">
        <w:rPr>
          <w:color w:val="000000"/>
        </w:rPr>
        <w:br/>
        <w:t xml:space="preserve">          </w:t>
      </w:r>
      <w:r w:rsidR="000B7E97">
        <w:rPr>
          <w:color w:val="000000"/>
        </w:rPr>
        <w:tab/>
      </w:r>
      <w:r w:rsidR="00317D43">
        <w:rPr>
          <w:color w:val="000000"/>
        </w:rPr>
        <w:tab/>
      </w:r>
      <w:r w:rsidR="00F93D86">
        <w:rPr>
          <w:color w:val="000000"/>
        </w:rPr>
        <w:tab/>
      </w:r>
      <w:r w:rsidRPr="0078486F">
        <w:rPr>
          <w:color w:val="000000"/>
        </w:rPr>
        <w:t>P(</w:t>
      </w:r>
      <w:r w:rsidRPr="0078486F">
        <w:rPr>
          <w:color w:val="000000"/>
        </w:rPr>
        <w:sym w:font="Symbol" w:char="F063"/>
      </w:r>
      <w:r w:rsidRPr="0078486F">
        <w:rPr>
          <w:color w:val="000000"/>
        </w:rPr>
        <w:t>) = exp( - H(</w:t>
      </w:r>
      <w:r w:rsidRPr="0094103D">
        <w:rPr>
          <w:color w:val="000000"/>
          <w:u w:val="single"/>
        </w:rPr>
        <w:sym w:font="Symbol" w:char="F063"/>
      </w:r>
      <w:r w:rsidRPr="0078486F">
        <w:rPr>
          <w:color w:val="000000"/>
        </w:rPr>
        <w:t xml:space="preserve">)/T) / </w:t>
      </w:r>
      <w:r w:rsidRPr="0078486F">
        <w:rPr>
          <w:color w:val="000000"/>
        </w:rPr>
        <w:sym w:font="Symbol" w:char="F0F2"/>
      </w:r>
      <w:r w:rsidRPr="0078486F">
        <w:rPr>
          <w:color w:val="000000"/>
        </w:rPr>
        <w:t xml:space="preserve"> d</w:t>
      </w:r>
      <w:r w:rsidRPr="0078486F">
        <w:rPr>
          <w:color w:val="000000"/>
        </w:rPr>
        <w:sym w:font="Symbol" w:char="F063"/>
      </w:r>
      <w:r w:rsidRPr="0078486F">
        <w:rPr>
          <w:color w:val="000000"/>
        </w:rPr>
        <w:t xml:space="preserve"> exp( - H(</w:t>
      </w:r>
      <w:r w:rsidRPr="0094103D">
        <w:rPr>
          <w:color w:val="000000"/>
          <w:u w:val="single"/>
        </w:rPr>
        <w:sym w:font="Symbol" w:char="F063"/>
      </w:r>
      <w:r w:rsidRPr="0078486F">
        <w:rPr>
          <w:color w:val="000000"/>
        </w:rPr>
        <w:t>)/T)</w:t>
      </w:r>
      <w:r w:rsidRPr="0078486F">
        <w:rPr>
          <w:color w:val="000000"/>
        </w:rPr>
        <w:tab/>
      </w:r>
      <w:r w:rsidR="000B7E97">
        <w:rPr>
          <w:color w:val="000000"/>
        </w:rPr>
        <w:tab/>
      </w:r>
      <w:r w:rsidR="00317D43">
        <w:rPr>
          <w:color w:val="000000"/>
        </w:rPr>
        <w:tab/>
      </w:r>
      <w:r w:rsidRPr="0078486F">
        <w:rPr>
          <w:color w:val="000000"/>
        </w:rPr>
        <w:t>(1)</w:t>
      </w:r>
      <w:r w:rsidRPr="0078486F">
        <w:rPr>
          <w:color w:val="000000"/>
        </w:rPr>
        <w:tab/>
      </w:r>
      <w:r w:rsidRPr="0078486F">
        <w:rPr>
          <w:color w:val="000000"/>
        </w:rPr>
        <w:br/>
        <w:t xml:space="preserve">          or </w:t>
      </w:r>
      <w:r w:rsidR="000B7E97">
        <w:rPr>
          <w:color w:val="000000"/>
        </w:rPr>
        <w:tab/>
      </w:r>
      <w:r w:rsidR="00317D43">
        <w:rPr>
          <w:color w:val="000000"/>
        </w:rPr>
        <w:tab/>
      </w:r>
      <w:r w:rsidRPr="0078486F">
        <w:rPr>
          <w:color w:val="000000"/>
        </w:rPr>
        <w:t>P(</w:t>
      </w:r>
      <w:r w:rsidRPr="0078486F">
        <w:rPr>
          <w:color w:val="000000"/>
        </w:rPr>
        <w:sym w:font="Symbol" w:char="F063"/>
      </w:r>
      <w:r w:rsidRPr="0078486F">
        <w:rPr>
          <w:color w:val="000000"/>
        </w:rPr>
        <w:t>) = exp( - H(</w:t>
      </w:r>
      <w:r w:rsidRPr="0094103D">
        <w:rPr>
          <w:color w:val="000000"/>
          <w:u w:val="single"/>
        </w:rPr>
        <w:sym w:font="Symbol" w:char="F063"/>
      </w:r>
      <w:r w:rsidRPr="0078486F">
        <w:rPr>
          <w:color w:val="000000"/>
        </w:rPr>
        <w:t xml:space="preserve">)/T + F/T ) </w:t>
      </w:r>
      <w:r w:rsidRPr="0078486F">
        <w:rPr>
          <w:color w:val="000000"/>
        </w:rPr>
        <w:tab/>
      </w:r>
      <w:r w:rsidRPr="0078486F">
        <w:rPr>
          <w:color w:val="000000"/>
        </w:rPr>
        <w:tab/>
      </w:r>
      <w:r w:rsidR="000B7E97">
        <w:rPr>
          <w:color w:val="000000"/>
        </w:rPr>
        <w:tab/>
      </w:r>
      <w:r w:rsidR="000B7E97">
        <w:rPr>
          <w:color w:val="000000"/>
        </w:rPr>
        <w:tab/>
      </w:r>
      <w:r w:rsidR="00F93D86">
        <w:rPr>
          <w:color w:val="000000"/>
        </w:rPr>
        <w:tab/>
      </w:r>
      <w:r w:rsidRPr="0078486F">
        <w:rPr>
          <w:color w:val="000000"/>
        </w:rPr>
        <w:t>(2)</w:t>
      </w:r>
    </w:p>
    <w:p w14:paraId="77AE62F2" w14:textId="56C04BC4" w:rsidR="0078486F" w:rsidRPr="0078486F" w:rsidRDefault="0078486F" w:rsidP="006B18D7">
      <w:pPr>
        <w:rPr>
          <w:color w:val="000000"/>
        </w:rPr>
      </w:pPr>
      <w:r w:rsidRPr="0078486F">
        <w:rPr>
          <w:color w:val="000000"/>
        </w:rPr>
        <w:lastRenderedPageBreak/>
        <w:t>and minimize the Free Energy F combining Objective Function and Entropy</w:t>
      </w:r>
      <w:r w:rsidR="000B7E97">
        <w:rPr>
          <w:color w:val="000000"/>
        </w:rPr>
        <w:t>,</w:t>
      </w:r>
      <w:r w:rsidRPr="0078486F">
        <w:rPr>
          <w:color w:val="000000"/>
        </w:rPr>
        <w:br/>
        <w:t xml:space="preserve">      </w:t>
      </w:r>
      <w:r w:rsidR="000B7E97">
        <w:rPr>
          <w:color w:val="000000"/>
        </w:rPr>
        <w:tab/>
      </w:r>
      <w:r w:rsidR="00317D43">
        <w:rPr>
          <w:color w:val="000000"/>
        </w:rPr>
        <w:tab/>
      </w:r>
      <w:r w:rsidR="00F93D86">
        <w:rPr>
          <w:color w:val="000000"/>
        </w:rPr>
        <w:tab/>
      </w:r>
      <w:r w:rsidRPr="0078486F">
        <w:rPr>
          <w:color w:val="000000"/>
        </w:rPr>
        <w:t xml:space="preserve">F = &lt; H - T S(P) &gt; = </w:t>
      </w:r>
      <w:r w:rsidRPr="0078486F">
        <w:rPr>
          <w:color w:val="000000"/>
        </w:rPr>
        <w:sym w:font="Symbol" w:char="F0F2"/>
      </w:r>
      <w:r w:rsidRPr="0078486F">
        <w:rPr>
          <w:color w:val="000000"/>
        </w:rPr>
        <w:t xml:space="preserve"> d</w:t>
      </w:r>
      <w:r w:rsidRPr="0094103D">
        <w:rPr>
          <w:color w:val="000000"/>
          <w:u w:val="single"/>
        </w:rPr>
        <w:sym w:font="Symbol" w:char="F063"/>
      </w:r>
      <w:r w:rsidRPr="0078486F">
        <w:rPr>
          <w:color w:val="000000"/>
        </w:rPr>
        <w:t xml:space="preserve"> [P(</w:t>
      </w:r>
      <w:r w:rsidRPr="0094103D">
        <w:rPr>
          <w:color w:val="000000"/>
          <w:u w:val="single"/>
        </w:rPr>
        <w:sym w:font="Symbol" w:char="F063"/>
      </w:r>
      <w:r w:rsidRPr="0078486F">
        <w:rPr>
          <w:color w:val="000000"/>
        </w:rPr>
        <w:t>)H + T P(</w:t>
      </w:r>
      <w:r w:rsidRPr="0094103D">
        <w:rPr>
          <w:color w:val="000000"/>
          <w:u w:val="single"/>
        </w:rPr>
        <w:sym w:font="Symbol" w:char="F063"/>
      </w:r>
      <w:r w:rsidRPr="0078486F">
        <w:rPr>
          <w:color w:val="000000"/>
        </w:rPr>
        <w:t>) lnP(</w:t>
      </w:r>
      <w:r w:rsidRPr="0094103D">
        <w:rPr>
          <w:color w:val="000000"/>
          <w:u w:val="single"/>
        </w:rPr>
        <w:sym w:font="Symbol" w:char="F063"/>
      </w:r>
      <w:r w:rsidRPr="0078486F">
        <w:rPr>
          <w:color w:val="000000"/>
        </w:rPr>
        <w:t>)]</w:t>
      </w:r>
      <w:r w:rsidRPr="0078486F">
        <w:rPr>
          <w:color w:val="000000"/>
        </w:rPr>
        <w:tab/>
      </w:r>
      <w:r w:rsidR="000B7E97">
        <w:rPr>
          <w:color w:val="000000"/>
        </w:rPr>
        <w:tab/>
      </w:r>
      <w:r w:rsidRPr="0078486F">
        <w:rPr>
          <w:color w:val="000000"/>
        </w:rPr>
        <w:t>(3)</w:t>
      </w:r>
    </w:p>
    <w:p w14:paraId="7816DB1E" w14:textId="5E02F456" w:rsidR="0078486F" w:rsidRPr="0078486F" w:rsidRDefault="0078486F" w:rsidP="006B18D7">
      <w:pPr>
        <w:rPr>
          <w:color w:val="000000"/>
        </w:rPr>
      </w:pPr>
      <w:r w:rsidRPr="0078486F">
        <w:rPr>
          <w:color w:val="000000"/>
        </w:rPr>
        <w:t xml:space="preserve">as a function of </w:t>
      </w:r>
      <w:r w:rsidRPr="007E51B5">
        <w:rPr>
          <w:color w:val="000000"/>
          <w:u w:val="single"/>
        </w:rPr>
        <w:sym w:font="Symbol" w:char="F063"/>
      </w:r>
      <w:r w:rsidRPr="0078486F">
        <w:rPr>
          <w:color w:val="000000"/>
        </w:rPr>
        <w:t>, which are (a subset of) parameters to be minimized. The temperature is lowered slowly – say by a factor 0.95 to 0.99</w:t>
      </w:r>
      <w:r w:rsidR="00315ED7">
        <w:rPr>
          <w:color w:val="000000"/>
        </w:rPr>
        <w:t>95</w:t>
      </w:r>
      <w:r w:rsidRPr="0078486F">
        <w:rPr>
          <w:color w:val="000000"/>
        </w:rPr>
        <w:t xml:space="preserve"> at each iteration. For some cases such as </w:t>
      </w:r>
      <w:r w:rsidR="009B6CD3">
        <w:rPr>
          <w:color w:val="000000"/>
        </w:rPr>
        <w:t xml:space="preserve">vector </w:t>
      </w:r>
      <w:r w:rsidR="00315ED7">
        <w:rPr>
          <w:color w:val="000000"/>
        </w:rPr>
        <w:t>space</w:t>
      </w:r>
      <w:r w:rsidRPr="0078486F">
        <w:rPr>
          <w:color w:val="000000"/>
        </w:rPr>
        <w:t xml:space="preserve"> clustering and Mixture Models, one can do integrals </w:t>
      </w:r>
      <w:r w:rsidR="00315ED7">
        <w:rPr>
          <w:color w:val="000000"/>
        </w:rPr>
        <w:t xml:space="preserve">of equations (1) and (2) </w:t>
      </w:r>
      <w:r w:rsidRPr="0078486F">
        <w:rPr>
          <w:color w:val="000000"/>
        </w:rPr>
        <w:t xml:space="preserve">analytically but usually that will be impossible. </w:t>
      </w:r>
      <w:r w:rsidRPr="0078486F">
        <w:t>So we introduce a new Hamiltonian H</w:t>
      </w:r>
      <w:r w:rsidRPr="0078486F">
        <w:rPr>
          <w:vertAlign w:val="subscript"/>
        </w:rPr>
        <w:t>0</w:t>
      </w:r>
      <w:r w:rsidRPr="0078486F">
        <w:t>(</w:t>
      </w:r>
      <w:r w:rsidR="00DF6807" w:rsidRPr="00DF6807">
        <w:rPr>
          <w:u w:val="single"/>
        </w:rPr>
        <w:sym w:font="Symbol" w:char="F065"/>
      </w:r>
      <w:r w:rsidR="00DF6807">
        <w:t xml:space="preserve">, </w:t>
      </w:r>
      <w:r w:rsidRPr="0094103D">
        <w:rPr>
          <w:u w:val="single"/>
        </w:rPr>
        <w:sym w:font="Symbol" w:char="F063"/>
      </w:r>
      <w:r w:rsidRPr="0078486F">
        <w:t xml:space="preserve">) which by choice of </w:t>
      </w:r>
      <w:r w:rsidRPr="00DF6807">
        <w:rPr>
          <w:u w:val="single"/>
        </w:rPr>
        <w:sym w:font="Symbol" w:char="F065"/>
      </w:r>
      <w:r w:rsidRPr="0078486F">
        <w:t xml:space="preserve">  can be made similar to real Hamiltonian H(</w:t>
      </w:r>
      <w:r w:rsidRPr="0078486F">
        <w:sym w:font="Symbol" w:char="F063"/>
      </w:r>
      <w:r w:rsidRPr="0078486F">
        <w:t xml:space="preserve">) </w:t>
      </w:r>
      <w:r w:rsidR="00315ED7">
        <w:t xml:space="preserve">but have a simpler </w:t>
      </w:r>
      <w:r w:rsidR="00315ED7">
        <w:rPr>
          <w:color w:val="000000"/>
        </w:rPr>
        <w:t xml:space="preserve"> </w:t>
      </w:r>
      <w:r w:rsidR="00315ED7">
        <w:t xml:space="preserve">dependence </w:t>
      </w:r>
      <w:r w:rsidR="00DF6807">
        <w:t xml:space="preserve">on </w:t>
      </w:r>
      <w:r w:rsidR="00DF6807" w:rsidRPr="0078486F">
        <w:rPr>
          <w:color w:val="000000"/>
        </w:rPr>
        <w:sym w:font="Symbol" w:char="F063"/>
      </w:r>
      <w:r w:rsidR="00DF6807">
        <w:rPr>
          <w:color w:val="000000"/>
        </w:rPr>
        <w:t xml:space="preserve"> </w:t>
      </w:r>
      <w:r w:rsidR="00DF6807">
        <w:t>such that the</w:t>
      </w:r>
      <w:r w:rsidRPr="0078486F">
        <w:t xml:space="preserve"> integrals</w:t>
      </w:r>
      <w:r w:rsidR="00DF6807">
        <w:t xml:space="preserve"> are </w:t>
      </w:r>
      <w:r w:rsidR="00DF6807" w:rsidRPr="0078486F">
        <w:t>tractable</w:t>
      </w:r>
      <w:r w:rsidR="00DF6807">
        <w:t xml:space="preserve"> analytically</w:t>
      </w:r>
      <w:r w:rsidRPr="0078486F">
        <w:t>. Then we use the approximate Gibbs distribution</w:t>
      </w:r>
    </w:p>
    <w:p w14:paraId="1FE0FBD2" w14:textId="2BB9283F" w:rsidR="0078486F" w:rsidRPr="0078486F" w:rsidRDefault="0078486F" w:rsidP="00F93D86">
      <w:pPr>
        <w:ind w:left="1440" w:firstLine="720"/>
      </w:pPr>
      <w:r w:rsidRPr="0078486F">
        <w:t>P</w:t>
      </w:r>
      <w:r w:rsidRPr="0078486F">
        <w:rPr>
          <w:vertAlign w:val="subscript"/>
        </w:rPr>
        <w:t>0</w:t>
      </w:r>
      <w:r w:rsidRPr="0078486F">
        <w:t>(</w:t>
      </w:r>
      <w:r w:rsidRPr="0078486F">
        <w:sym w:font="Symbol" w:char="F063"/>
      </w:r>
      <w:r w:rsidR="00315ED7">
        <w:t xml:space="preserve">) = exp( - </w:t>
      </w:r>
      <w:r w:rsidR="00315ED7" w:rsidRPr="0078486F">
        <w:t>H</w:t>
      </w:r>
      <w:r w:rsidR="00315ED7" w:rsidRPr="0078486F">
        <w:rPr>
          <w:vertAlign w:val="subscript"/>
        </w:rPr>
        <w:t>0</w:t>
      </w:r>
      <w:r w:rsidR="00315ED7" w:rsidRPr="0078486F">
        <w:t>(</w:t>
      </w:r>
      <w:r w:rsidR="00DF6807" w:rsidRPr="00DF6807">
        <w:rPr>
          <w:u w:val="single"/>
        </w:rPr>
        <w:sym w:font="Symbol" w:char="F065"/>
      </w:r>
      <w:r w:rsidR="00DF6807">
        <w:t xml:space="preserve">, </w:t>
      </w:r>
      <w:r w:rsidR="00315ED7" w:rsidRPr="0094103D">
        <w:rPr>
          <w:u w:val="single"/>
        </w:rPr>
        <w:sym w:font="Symbol" w:char="F063"/>
      </w:r>
      <w:r w:rsidR="00315ED7" w:rsidRPr="0078486F">
        <w:t xml:space="preserve">) </w:t>
      </w:r>
      <w:r w:rsidRPr="0078486F">
        <w:t>/T + F</w:t>
      </w:r>
      <w:r w:rsidRPr="0078486F">
        <w:rPr>
          <w:vertAlign w:val="subscript"/>
        </w:rPr>
        <w:t>0</w:t>
      </w:r>
      <w:r w:rsidRPr="0078486F">
        <w:t>/T )</w:t>
      </w:r>
      <w:r w:rsidRPr="0078486F">
        <w:tab/>
      </w:r>
      <w:r w:rsidR="00315ED7">
        <w:tab/>
      </w:r>
      <w:r w:rsidR="00315ED7">
        <w:tab/>
      </w:r>
      <w:r w:rsidR="00317D43">
        <w:tab/>
      </w:r>
      <w:r w:rsidRPr="0078486F">
        <w:t xml:space="preserve">(4) </w:t>
      </w:r>
    </w:p>
    <w:p w14:paraId="15296CC0" w14:textId="77777777" w:rsidR="0078486F" w:rsidRPr="0078486F" w:rsidRDefault="0078486F" w:rsidP="006B18D7">
      <w:r w:rsidRPr="0078486F">
        <w:t>and calculate</w:t>
      </w:r>
    </w:p>
    <w:p w14:paraId="713DC3D6" w14:textId="7949C8D5" w:rsidR="0078486F" w:rsidRPr="0078486F" w:rsidRDefault="0078486F" w:rsidP="00F93D86">
      <w:pPr>
        <w:ind w:left="1440" w:firstLine="720"/>
      </w:pPr>
      <w:r w:rsidRPr="0078486F">
        <w:t>F(P</w:t>
      </w:r>
      <w:r w:rsidRPr="0078486F">
        <w:rPr>
          <w:vertAlign w:val="subscript"/>
        </w:rPr>
        <w:t>0</w:t>
      </w:r>
      <w:r w:rsidRPr="0078486F">
        <w:t>) = &lt; H - T S</w:t>
      </w:r>
      <w:r w:rsidRPr="0078486F">
        <w:rPr>
          <w:vertAlign w:val="subscript"/>
        </w:rPr>
        <w:t>0</w:t>
      </w:r>
      <w:r w:rsidRPr="0078486F">
        <w:t>(P</w:t>
      </w:r>
      <w:r w:rsidRPr="0078486F">
        <w:rPr>
          <w:vertAlign w:val="subscript"/>
        </w:rPr>
        <w:t>0</w:t>
      </w:r>
      <w:r w:rsidRPr="0078486F">
        <w:t>) &gt;|</w:t>
      </w:r>
      <w:r w:rsidRPr="0078486F">
        <w:rPr>
          <w:vertAlign w:val="subscript"/>
        </w:rPr>
        <w:t>0</w:t>
      </w:r>
      <w:r w:rsidRPr="0078486F">
        <w:t xml:space="preserve"> = &lt; H – H</w:t>
      </w:r>
      <w:r w:rsidRPr="0078486F">
        <w:rPr>
          <w:vertAlign w:val="subscript"/>
        </w:rPr>
        <w:t>0</w:t>
      </w:r>
      <w:r w:rsidRPr="0078486F">
        <w:t>&gt; |</w:t>
      </w:r>
      <w:r w:rsidRPr="0078486F">
        <w:rPr>
          <w:vertAlign w:val="subscript"/>
        </w:rPr>
        <w:t>0</w:t>
      </w:r>
      <w:r w:rsidRPr="0078486F">
        <w:t xml:space="preserve"> + F</w:t>
      </w:r>
      <w:r w:rsidRPr="0078486F">
        <w:rPr>
          <w:vertAlign w:val="subscript"/>
        </w:rPr>
        <w:t>0</w:t>
      </w:r>
      <w:r w:rsidRPr="0078486F">
        <w:t>(P</w:t>
      </w:r>
      <w:r w:rsidRPr="0078486F">
        <w:rPr>
          <w:vertAlign w:val="subscript"/>
        </w:rPr>
        <w:t>0</w:t>
      </w:r>
      <w:r w:rsidRPr="0078486F">
        <w:t>)</w:t>
      </w:r>
      <w:r w:rsidR="00315ED7">
        <w:tab/>
      </w:r>
      <w:r w:rsidRPr="0078486F">
        <w:tab/>
      </w:r>
      <w:r w:rsidR="00317D43">
        <w:tab/>
      </w:r>
      <w:r w:rsidRPr="0078486F">
        <w:t>(5)</w:t>
      </w:r>
    </w:p>
    <w:p w14:paraId="698ECA85" w14:textId="1744E238" w:rsidR="0078486F" w:rsidRDefault="0078486F" w:rsidP="006B18D7">
      <w:r w:rsidRPr="0078486F">
        <w:t>where &lt;…&gt;|</w:t>
      </w:r>
      <w:r w:rsidRPr="0078486F">
        <w:rPr>
          <w:vertAlign w:val="subscript"/>
        </w:rPr>
        <w:t>0</w:t>
      </w:r>
      <w:r w:rsidRPr="0078486F">
        <w:t xml:space="preserve"> denotes averaging with Gibbs P</w:t>
      </w:r>
      <w:r w:rsidRPr="0078486F">
        <w:rPr>
          <w:vertAlign w:val="subscript"/>
        </w:rPr>
        <w:t>0</w:t>
      </w:r>
      <w:r w:rsidRPr="0078486F">
        <w:t>(</w:t>
      </w:r>
      <w:r w:rsidRPr="0078486F">
        <w:sym w:font="Symbol" w:char="F063"/>
      </w:r>
      <w:r w:rsidRPr="0078486F">
        <w:t xml:space="preserve">) i.e. </w:t>
      </w:r>
      <w:r w:rsidRPr="0078486F">
        <w:sym w:font="Symbol" w:char="F0F2"/>
      </w:r>
      <w:r w:rsidRPr="0078486F">
        <w:t xml:space="preserve"> d</w:t>
      </w:r>
      <w:r w:rsidRPr="0094103D">
        <w:rPr>
          <w:u w:val="single"/>
        </w:rPr>
        <w:sym w:font="Symbol" w:char="F063"/>
      </w:r>
      <w:r w:rsidRPr="0078486F">
        <w:t xml:space="preserve"> P</w:t>
      </w:r>
      <w:r w:rsidRPr="0078486F">
        <w:rPr>
          <w:vertAlign w:val="subscript"/>
        </w:rPr>
        <w:t>0</w:t>
      </w:r>
      <w:r w:rsidRPr="0078486F">
        <w:t>(</w:t>
      </w:r>
      <w:r w:rsidRPr="0094103D">
        <w:rPr>
          <w:u w:val="single"/>
        </w:rPr>
        <w:sym w:font="Symbol" w:char="F063"/>
      </w:r>
      <w:r w:rsidRPr="0078486F">
        <w:t>).</w:t>
      </w:r>
      <w:r w:rsidR="00315ED7">
        <w:t xml:space="preserve"> </w:t>
      </w:r>
      <w:r w:rsidR="00315ED7" w:rsidRPr="00DF6807">
        <w:rPr>
          <w:u w:val="single"/>
        </w:rPr>
        <w:sym w:font="Symbol" w:char="F065"/>
      </w:r>
      <w:r w:rsidR="00315ED7">
        <w:t xml:space="preserve"> is fixed in the</w:t>
      </w:r>
      <w:r w:rsidR="00DF6807">
        <w:t>se</w:t>
      </w:r>
      <w:r w:rsidR="00315ED7">
        <w:t xml:space="preserve"> integrals </w:t>
      </w:r>
    </w:p>
    <w:p w14:paraId="0FF717F4" w14:textId="77777777" w:rsidR="00315ED7" w:rsidRPr="00DF6807" w:rsidRDefault="00315ED7" w:rsidP="006B18D7">
      <w:pPr>
        <w:rPr>
          <w:u w:val="single"/>
        </w:rPr>
      </w:pPr>
    </w:p>
    <w:p w14:paraId="25FC522B" w14:textId="2A2780CF" w:rsidR="0078486F" w:rsidRPr="0078486F" w:rsidRDefault="0078486F" w:rsidP="006B18D7">
      <w:r w:rsidRPr="0078486F">
        <w:t>Note that the true Free Energy satisfies the Gibb’s inequality</w:t>
      </w:r>
      <w:r w:rsidRPr="0078486F">
        <w:br/>
      </w:r>
      <w:r w:rsidRPr="0078486F">
        <w:tab/>
      </w:r>
      <w:r w:rsidRPr="0078486F">
        <w:tab/>
      </w:r>
      <w:r w:rsidR="00F93D86">
        <w:tab/>
      </w:r>
      <w:r w:rsidRPr="0078486F">
        <w:t>F(P) ≤ F(P</w:t>
      </w:r>
      <w:r w:rsidRPr="0078486F">
        <w:rPr>
          <w:vertAlign w:val="subscript"/>
        </w:rPr>
        <w:t>0</w:t>
      </w:r>
      <w:r w:rsidRPr="0078486F">
        <w:t xml:space="preserve">)  </w:t>
      </w:r>
      <w:r w:rsidRPr="0078486F">
        <w:tab/>
      </w:r>
      <w:r w:rsidRPr="0078486F">
        <w:tab/>
      </w:r>
      <w:r w:rsidR="00C443F3">
        <w:tab/>
      </w:r>
      <w:r w:rsidR="00C443F3">
        <w:tab/>
      </w:r>
      <w:r w:rsidR="00C443F3">
        <w:tab/>
      </w:r>
      <w:r w:rsidR="00C443F3">
        <w:tab/>
      </w:r>
      <w:r w:rsidR="00317D43">
        <w:tab/>
      </w:r>
      <w:r w:rsidRPr="0078486F">
        <w:t>(6)</w:t>
      </w:r>
    </w:p>
    <w:p w14:paraId="5BE90D24" w14:textId="06FD54CF" w:rsidR="0078486F" w:rsidRDefault="0078486F" w:rsidP="006B18D7">
      <w:r w:rsidRPr="0078486F">
        <w:t xml:space="preserve">which is also related to Kullback-Leibler divergence. This leads to an expectation maximization </w:t>
      </w:r>
      <w:r w:rsidR="00315ED7">
        <w:t xml:space="preserve">EM </w:t>
      </w:r>
      <w:r w:rsidRPr="0078486F">
        <w:t xml:space="preserve">method </w:t>
      </w:r>
      <w:r w:rsidR="00AA6630">
        <w:t>with annealed variables given by the E step:</w:t>
      </w:r>
    </w:p>
    <w:p w14:paraId="21B8D825" w14:textId="77777777" w:rsidR="00AA6630" w:rsidRPr="0078486F" w:rsidRDefault="00AA6630" w:rsidP="006B18D7"/>
    <w:p w14:paraId="16AA0FE6" w14:textId="0FD5B959" w:rsidR="0078486F" w:rsidRDefault="0078486F" w:rsidP="00F93D86">
      <w:pPr>
        <w:ind w:left="1440" w:firstLine="720"/>
      </w:pPr>
      <w:r w:rsidRPr="0078486F">
        <w:sym w:font="Symbol" w:char="F063"/>
      </w:r>
      <w:r w:rsidRPr="0078486F">
        <w:t xml:space="preserve"> = &lt;</w:t>
      </w:r>
      <w:r w:rsidRPr="0078486F">
        <w:sym w:font="Symbol" w:char="F063"/>
      </w:r>
      <w:r w:rsidRPr="0078486F">
        <w:t>&gt; |</w:t>
      </w:r>
      <w:r w:rsidRPr="0078486F">
        <w:rPr>
          <w:vertAlign w:val="subscript"/>
        </w:rPr>
        <w:t>0</w:t>
      </w:r>
      <w:r w:rsidRPr="0078486F">
        <w:t xml:space="preserve"> = </w:t>
      </w:r>
      <w:r w:rsidRPr="0078486F">
        <w:sym w:font="Symbol" w:char="F0F2"/>
      </w:r>
      <w:r w:rsidRPr="0078486F">
        <w:t xml:space="preserve"> d</w:t>
      </w:r>
      <w:r w:rsidRPr="0078486F">
        <w:sym w:font="Symbol" w:char="F063"/>
      </w:r>
      <w:r w:rsidRPr="0078486F">
        <w:t xml:space="preserve"> </w:t>
      </w:r>
      <w:r w:rsidRPr="0078486F">
        <w:sym w:font="Symbol" w:char="F063"/>
      </w:r>
      <w:r w:rsidRPr="0078486F">
        <w:t xml:space="preserve"> P</w:t>
      </w:r>
      <w:r w:rsidRPr="0078486F">
        <w:rPr>
          <w:vertAlign w:val="subscript"/>
        </w:rPr>
        <w:t>0</w:t>
      </w:r>
      <w:r w:rsidRPr="0078486F">
        <w:t>(</w:t>
      </w:r>
      <w:r w:rsidRPr="0078486F">
        <w:sym w:font="Symbol" w:char="F063"/>
      </w:r>
      <w:r w:rsidRPr="0078486F">
        <w:t xml:space="preserve">) </w:t>
      </w:r>
      <w:r w:rsidRPr="0078486F">
        <w:tab/>
      </w:r>
      <w:r w:rsidRPr="0078486F">
        <w:tab/>
      </w:r>
      <w:r w:rsidR="00C443F3">
        <w:tab/>
      </w:r>
      <w:r w:rsidR="00317D43">
        <w:tab/>
      </w:r>
      <w:r w:rsidR="00C443F3">
        <w:tab/>
      </w:r>
      <w:r w:rsidRPr="0078486F">
        <w:t>(7)</w:t>
      </w:r>
    </w:p>
    <w:p w14:paraId="45ED80C6" w14:textId="77777777" w:rsidR="00315ED7" w:rsidRPr="0078486F" w:rsidRDefault="00315ED7" w:rsidP="006B18D7"/>
    <w:p w14:paraId="15309AA9" w14:textId="6220FC29" w:rsidR="0078486F" w:rsidRDefault="0078486F" w:rsidP="006B18D7">
      <w:r w:rsidRPr="0078486F">
        <w:t xml:space="preserve">Note there are three types of variables </w:t>
      </w:r>
      <w:r w:rsidR="00DF6807" w:rsidRPr="00DF6807">
        <w:rPr>
          <w:u w:val="single"/>
        </w:rPr>
        <w:sym w:font="Symbol" w:char="F065"/>
      </w:r>
      <w:r w:rsidR="00DF6807">
        <w:t xml:space="preserve">, </w:t>
      </w:r>
      <w:r w:rsidR="00DF6807" w:rsidRPr="0094103D">
        <w:rPr>
          <w:u w:val="single"/>
        </w:rPr>
        <w:sym w:font="Symbol" w:char="F063"/>
      </w:r>
      <w:r w:rsidR="00DF6807">
        <w:t>,</w:t>
      </w:r>
      <w:r w:rsidR="00DF6807" w:rsidRPr="0078486F">
        <w:t xml:space="preserve"> </w:t>
      </w:r>
      <w:r w:rsidR="00DF6807" w:rsidRPr="00DF6807">
        <w:rPr>
          <w:u w:val="single"/>
        </w:rPr>
        <w:sym w:font="Symbol" w:char="F06A"/>
      </w:r>
      <w:r w:rsidR="00DF6807" w:rsidRPr="00DF6807">
        <w:t xml:space="preserve"> </w:t>
      </w:r>
      <w:r w:rsidRPr="0078486F">
        <w:t>in the general case</w:t>
      </w:r>
      <w:r w:rsidR="00DF6807">
        <w:t xml:space="preserve"> </w:t>
      </w:r>
      <w:r w:rsidRPr="0078486F">
        <w:t xml:space="preserve">. The </w:t>
      </w:r>
      <w:r w:rsidR="00315ED7">
        <w:t xml:space="preserve">first variable </w:t>
      </w:r>
      <w:r w:rsidRPr="0078486F">
        <w:t xml:space="preserve">set </w:t>
      </w:r>
      <w:r w:rsidRPr="00DF6807">
        <w:rPr>
          <w:u w:val="single"/>
        </w:rPr>
        <w:sym w:font="Symbol" w:char="F065"/>
      </w:r>
      <w:r w:rsidRPr="0078486F">
        <w:t xml:space="preserve"> are used to approximate the real Hamiltonian H(</w:t>
      </w:r>
      <w:r w:rsidRPr="0094103D">
        <w:rPr>
          <w:u w:val="single"/>
        </w:rPr>
        <w:sym w:font="Symbol" w:char="F063"/>
      </w:r>
      <w:r w:rsidR="00DF6807">
        <w:t xml:space="preserve">, </w:t>
      </w:r>
      <w:r w:rsidR="00DF6807" w:rsidRPr="00DF6807">
        <w:rPr>
          <w:u w:val="single"/>
        </w:rPr>
        <w:sym w:font="Symbol" w:char="F06A"/>
      </w:r>
      <w:r w:rsidRPr="0078486F">
        <w:t>) by H</w:t>
      </w:r>
      <w:r w:rsidRPr="0078486F">
        <w:rPr>
          <w:vertAlign w:val="subscript"/>
        </w:rPr>
        <w:t>0</w:t>
      </w:r>
      <w:r w:rsidRPr="0078486F">
        <w:t>(</w:t>
      </w:r>
      <w:r w:rsidR="00DF6807" w:rsidRPr="00DF6807">
        <w:rPr>
          <w:u w:val="single"/>
        </w:rPr>
        <w:sym w:font="Symbol" w:char="F065"/>
      </w:r>
      <w:r w:rsidR="00DF6807">
        <w:t xml:space="preserve">, </w:t>
      </w:r>
      <w:r w:rsidRPr="0094103D">
        <w:rPr>
          <w:u w:val="single"/>
        </w:rPr>
        <w:sym w:font="Symbol" w:char="F063"/>
      </w:r>
      <w:r w:rsidR="00DF6807">
        <w:t xml:space="preserve">, </w:t>
      </w:r>
      <w:r w:rsidR="00DF6807" w:rsidRPr="00DF6807">
        <w:rPr>
          <w:u w:val="single"/>
        </w:rPr>
        <w:sym w:font="Symbol" w:char="F06A"/>
      </w:r>
      <w:r w:rsidRPr="0078486F">
        <w:t xml:space="preserve">); the </w:t>
      </w:r>
      <w:r w:rsidR="00315ED7">
        <w:t xml:space="preserve">second variable </w:t>
      </w:r>
      <w:r w:rsidRPr="0078486F">
        <w:t xml:space="preserve">set </w:t>
      </w:r>
      <w:r w:rsidRPr="0094103D">
        <w:rPr>
          <w:u w:val="single"/>
        </w:rPr>
        <w:sym w:font="Symbol" w:char="F063"/>
      </w:r>
      <w:r w:rsidRPr="0078486F">
        <w:t xml:space="preserve"> are subject to annealing while one can follow the determination of </w:t>
      </w:r>
      <w:r w:rsidRPr="0094103D">
        <w:rPr>
          <w:u w:val="single"/>
        </w:rPr>
        <w:sym w:font="Symbol" w:char="F063"/>
      </w:r>
      <w:r w:rsidRPr="0078486F">
        <w:t xml:space="preserve"> by finding yet other parameters </w:t>
      </w:r>
      <w:r w:rsidR="00DF6807" w:rsidRPr="00DF6807">
        <w:rPr>
          <w:u w:val="single"/>
        </w:rPr>
        <w:sym w:font="Symbol" w:char="F06A"/>
      </w:r>
      <w:r w:rsidR="00DF6807" w:rsidRPr="0078486F">
        <w:t xml:space="preserve"> </w:t>
      </w:r>
      <w:r w:rsidRPr="0078486F">
        <w:t>(the third set) optimized by traditional methods</w:t>
      </w:r>
      <w:r w:rsidR="00AA6630">
        <w:t xml:space="preserve"> – the M step</w:t>
      </w:r>
      <w:r w:rsidRPr="0078486F">
        <w:t xml:space="preserve">. </w:t>
      </w:r>
      <w:r w:rsidR="00DF6807">
        <w:t xml:space="preserve">Usually the functions have a simple dependence on </w:t>
      </w:r>
      <w:r w:rsidR="00DF6807" w:rsidRPr="00DF6807">
        <w:rPr>
          <w:u w:val="single"/>
        </w:rPr>
        <w:sym w:font="Symbol" w:char="F06A"/>
      </w:r>
      <w:r w:rsidR="00DF6807" w:rsidRPr="00DF6807">
        <w:t xml:space="preserve"> </w:t>
      </w:r>
      <w:r w:rsidR="00DF6807">
        <w:t>allowing a trivial optimization given the values of the other two sets.</w:t>
      </w:r>
      <w:r w:rsidR="00DF6807" w:rsidRPr="00DF6807">
        <w:t xml:space="preserve"> </w:t>
      </w:r>
      <w:r w:rsidRPr="0078486F">
        <w:t xml:space="preserve">Note one iterates over temperature decreasing it, but also </w:t>
      </w:r>
      <w:r w:rsidR="00DF6807">
        <w:t xml:space="preserve">iterate </w:t>
      </w:r>
      <w:r w:rsidRPr="0078486F">
        <w:t xml:space="preserve">at fixed temperature until the EM step converges. </w:t>
      </w:r>
      <w:r w:rsidR="004E03FD">
        <w:t xml:space="preserve">The formulation above shows deterministic annealing to be generally applicable and gives a method first described by Hofmann and Buhmann for </w:t>
      </w:r>
      <w:r w:rsidR="009A1222">
        <w:t>the</w:t>
      </w:r>
      <w:r w:rsidR="004E03FD">
        <w:t xml:space="preserve"> general problem </w:t>
      </w:r>
      <w:r w:rsidR="004E03FD">
        <w:fldChar w:fldCharType="begin"/>
      </w:r>
      <w:r w:rsidR="006E4A37">
        <w:instrText xml:space="preserve"> ADDIN EN.CITE &lt;EndNote&gt;&lt;Cite&gt;&lt;Author&gt;Hofmann&lt;/Author&gt;&lt;Year&gt;1997&lt;/Year&gt;&lt;RecNum&gt;4383&lt;/RecNum&gt;&lt;DisplayText&gt;[5]&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4E03FD">
        <w:fldChar w:fldCharType="separate"/>
      </w:r>
      <w:r w:rsidR="006E4A37">
        <w:rPr>
          <w:noProof/>
        </w:rPr>
        <w:t>[</w:t>
      </w:r>
      <w:hyperlink w:anchor="_ENREF_5" w:tooltip="Hofmann, 1997 #4383" w:history="1">
        <w:r w:rsidR="0054085B">
          <w:rPr>
            <w:noProof/>
          </w:rPr>
          <w:t>5</w:t>
        </w:r>
      </w:hyperlink>
      <w:r w:rsidR="006E4A37">
        <w:rPr>
          <w:noProof/>
        </w:rPr>
        <w:t>]</w:t>
      </w:r>
      <w:r w:rsidR="004E03FD">
        <w:fldChar w:fldCharType="end"/>
      </w:r>
      <w:r w:rsidR="009A1222">
        <w:t xml:space="preserve"> as a generalization of t</w:t>
      </w:r>
      <w:r w:rsidR="004008D2">
        <w:t xml:space="preserve">he original theory derived by Rose, Fox and collaborators </w:t>
      </w:r>
      <w:r w:rsidR="00A72B9A">
        <w:fldChar w:fldCharType="begin"/>
      </w:r>
      <w:r w:rsidR="00A72B9A">
        <w:instrText xml:space="preserve"> ADDIN EN.CITE &lt;EndNote&gt;&lt;Cite&gt;&lt;Author&gt;Ken Rose&lt;/Author&gt;&lt;Year&gt;1990&lt;/Year&gt;&lt;RecNum&gt;2956&lt;/RecNum&gt;&lt;DisplayText&gt;[6, 7]&lt;/DisplayText&gt;&lt;record&gt;&lt;rec-number&gt;2956&lt;/rec-number&gt;&lt;foreign-keys&gt;&lt;key app="EN" db-id="rfx20pr9t5zxtmee0xn5fwzbxvw0r9vz2tee"&gt;2956&lt;/key&gt;&lt;key app="ENWeb" db-id="S3XF@wrtqgYAACB9Pr4"&gt;4549&lt;/key&gt;&lt;/foreign-keys&gt;&lt;ref-type name="Journal Article"&gt;17&lt;/ref-type&gt;&lt;contributors&gt;&lt;authors&gt;&lt;author&gt;Ken Rose,&lt;/author&gt;&lt;author&gt;Eitan Gurewitz,&lt;/author&gt;&lt;author&gt;Geoffrey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dates&gt;&lt;year&gt;1990&lt;/year&gt;&lt;/dates&gt;&lt;publisher&gt;Elsevier Science Inc.&lt;/publisher&gt;&lt;isbn&gt;0167-8655&lt;/isbn&gt;&lt;urls&gt;&lt;/urls&gt;&lt;/record&gt;&lt;/Cite&gt;&lt;Cite&gt;&lt;Author&gt;Kenneth Rose&lt;/Author&gt;&lt;Year&gt;1990&lt;/Year&gt;&lt;RecNum&gt;2698&lt;/RecNum&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sidR="00A72B9A">
        <w:fldChar w:fldCharType="separate"/>
      </w:r>
      <w:r w:rsidR="00A72B9A">
        <w:rPr>
          <w:noProof/>
        </w:rPr>
        <w:t>[</w:t>
      </w:r>
      <w:hyperlink w:anchor="_ENREF_6" w:tooltip="Ken Rose, 1990 #2956" w:history="1">
        <w:r w:rsidR="0054085B">
          <w:rPr>
            <w:noProof/>
          </w:rPr>
          <w:t>6</w:t>
        </w:r>
      </w:hyperlink>
      <w:r w:rsidR="00A72B9A">
        <w:rPr>
          <w:noProof/>
        </w:rPr>
        <w:t xml:space="preserve">, </w:t>
      </w:r>
      <w:hyperlink w:anchor="_ENREF_7" w:tooltip="Kenneth Rose, 1990 #2698" w:history="1">
        <w:r w:rsidR="0054085B">
          <w:rPr>
            <w:noProof/>
          </w:rPr>
          <w:t>7</w:t>
        </w:r>
      </w:hyperlink>
      <w:r w:rsidR="00A72B9A">
        <w:rPr>
          <w:noProof/>
        </w:rPr>
        <w:t>]</w:t>
      </w:r>
      <w:r w:rsidR="00A72B9A">
        <w:fldChar w:fldCharType="end"/>
      </w:r>
      <w:r w:rsidR="004008D2">
        <w:t>. The discussion here includes published</w:t>
      </w:r>
      <w:r w:rsidR="00A72B9A">
        <w:t xml:space="preserve"> </w:t>
      </w:r>
      <w:r w:rsidR="00A72B9A">
        <w:fldChar w:fldCharType="begin"/>
      </w:r>
      <w:r w:rsidR="00A72B9A">
        <w:instrText xml:space="preserve"> ADDIN EN.CITE &lt;EndNote&gt;&lt;Cite&gt;&lt;Author&gt;Geoffrey Fox&lt;/Author&gt;&lt;Year&gt;2009&lt;/Year&gt;&lt;RecNum&gt;2526&lt;/RecNum&gt;&lt;DisplayText&gt;[4, 8]&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A72B9A">
        <w:fldChar w:fldCharType="separate"/>
      </w:r>
      <w:r w:rsidR="00A72B9A">
        <w:rPr>
          <w:noProof/>
        </w:rPr>
        <w:t>[</w:t>
      </w:r>
      <w:hyperlink w:anchor="_ENREF_4" w:tooltip="Ken Rose, 1998 #2697" w:history="1">
        <w:r w:rsidR="0054085B">
          <w:rPr>
            <w:noProof/>
          </w:rPr>
          <w:t>4</w:t>
        </w:r>
      </w:hyperlink>
      <w:r w:rsidR="00A72B9A">
        <w:rPr>
          <w:noProof/>
        </w:rPr>
        <w:t xml:space="preserve">, </w:t>
      </w:r>
      <w:hyperlink w:anchor="_ENREF_8" w:tooltip="Geoffrey Fox, 2009 #2526" w:history="1">
        <w:r w:rsidR="0054085B">
          <w:rPr>
            <w:noProof/>
          </w:rPr>
          <w:t>8</w:t>
        </w:r>
      </w:hyperlink>
      <w:r w:rsidR="00A72B9A">
        <w:rPr>
          <w:noProof/>
        </w:rPr>
        <w:t>]</w:t>
      </w:r>
      <w:r w:rsidR="00A72B9A">
        <w:fldChar w:fldCharType="end"/>
      </w:r>
      <w:r w:rsidR="004008D2">
        <w:t xml:space="preserve"> </w:t>
      </w:r>
      <w:r w:rsidR="00CA7A42">
        <w:t xml:space="preserve">and unpublished improvements, and the latter are noted explicitly. Further I do not think the </w:t>
      </w:r>
      <w:r w:rsidR="009A1222">
        <w:t xml:space="preserve">many </w:t>
      </w:r>
      <w:r w:rsidR="00CA7A42">
        <w:t xml:space="preserve">published ideas have ever been integrated as efficient parallel functional libraries and that is another </w:t>
      </w:r>
      <w:r w:rsidR="009A1222">
        <w:t xml:space="preserve">important </w:t>
      </w:r>
      <w:r w:rsidR="00CA7A42">
        <w:t>contribution</w:t>
      </w:r>
      <w:r w:rsidR="009A1222">
        <w:t xml:space="preserve"> of this paper</w:t>
      </w:r>
      <w:r w:rsidR="00CA7A42">
        <w:t>.</w:t>
      </w:r>
    </w:p>
    <w:p w14:paraId="04AA1067" w14:textId="58104474" w:rsidR="0078486F" w:rsidRPr="0078486F" w:rsidRDefault="004E03FD" w:rsidP="00317D43">
      <w:r>
        <w:t xml:space="preserve">Challenges in using deterministic annealing include formulating the Hamiltonians </w:t>
      </w:r>
      <w:r w:rsidRPr="0078486F">
        <w:t>H(</w:t>
      </w:r>
      <w:r w:rsidRPr="0094103D">
        <w:rPr>
          <w:u w:val="single"/>
        </w:rPr>
        <w:sym w:font="Symbol" w:char="F063"/>
      </w:r>
      <w:r>
        <w:t xml:space="preserve">, </w:t>
      </w:r>
      <w:r w:rsidRPr="00DF6807">
        <w:rPr>
          <w:u w:val="single"/>
        </w:rPr>
        <w:sym w:font="Symbol" w:char="F06A"/>
      </w:r>
      <w:r w:rsidRPr="0078486F">
        <w:t xml:space="preserve">) </w:t>
      </w:r>
      <w:r>
        <w:t>and</w:t>
      </w:r>
      <w:r w:rsidRPr="0078486F">
        <w:t xml:space="preserve"> H</w:t>
      </w:r>
      <w:r w:rsidRPr="0078486F">
        <w:rPr>
          <w:vertAlign w:val="subscript"/>
        </w:rPr>
        <w:t>0</w:t>
      </w:r>
      <w:r w:rsidRPr="0078486F">
        <w:t>(</w:t>
      </w:r>
      <w:r w:rsidRPr="00DF6807">
        <w:rPr>
          <w:u w:val="single"/>
        </w:rPr>
        <w:sym w:font="Symbol" w:char="F065"/>
      </w:r>
      <w:r>
        <w:t xml:space="preserve">, </w:t>
      </w:r>
      <w:r w:rsidRPr="0094103D">
        <w:rPr>
          <w:u w:val="single"/>
        </w:rPr>
        <w:sym w:font="Symbol" w:char="F063"/>
      </w:r>
      <w:r>
        <w:t xml:space="preserve">, </w:t>
      </w:r>
      <w:r w:rsidRPr="00DF6807">
        <w:rPr>
          <w:u w:val="single"/>
        </w:rPr>
        <w:sym w:font="Symbol" w:char="F06A"/>
      </w:r>
      <w:r>
        <w:t xml:space="preserve">) and especially choosing the approximating parameters </w:t>
      </w:r>
      <w:r w:rsidRPr="00DF6807">
        <w:rPr>
          <w:u w:val="single"/>
        </w:rPr>
        <w:sym w:font="Symbol" w:char="F065"/>
      </w:r>
      <w:r>
        <w:t>. The algebra involved in minimizing (5) can be quite difficult especially for the second derivatives needed in the splitting analysis described below</w:t>
      </w:r>
      <w:r w:rsidR="009A1222">
        <w:t xml:space="preserve"> in section 3.3</w:t>
      </w:r>
      <w:r>
        <w:t xml:space="preserve">. The resultant software complexity is at least an order of magnitude greater than simpler methods such as </w:t>
      </w:r>
      <w:r w:rsidR="00FA1EAC">
        <w:t>Kmeans</w:t>
      </w:r>
      <w:r>
        <w:t xml:space="preserve"> which reinforces the suggestion </w:t>
      </w:r>
      <w:r w:rsidR="00255A02">
        <w:fldChar w:fldCharType="begin"/>
      </w:r>
      <w:r w:rsidR="00255A02">
        <w:instrText xml:space="preserve"> ADDIN EN.CITE &lt;EndNote&gt;&lt;Cite&gt;&lt;Author&gt;Geoffrey C. Fox&lt;/Author&gt;&lt;Year&gt;2012&lt;/Year&gt;&lt;RecNum&gt;4856&lt;/RecNum&gt;&lt;DisplayText&gt;[9]&lt;/DisplayText&gt;&lt;record&gt;&lt;rec-number&gt;4856&lt;/rec-number&gt;&lt;foreign-keys&gt;&lt;key app="EN" db-id="rfx20pr9t5zxtmee0xn5fwzbxvw0r9vz2tee"&gt;4856&lt;/key&gt;&lt;/foreign-keys&gt;&lt;ref-type name="Conference Paper"&gt;47&lt;/ref-type&gt;&lt;contributors&gt;&lt;authors&gt;&lt;author&gt;Geoffrey C. Fox,&lt;/author&gt;&lt;/authors&gt;&lt;/contributors&gt;&lt;titles&gt;&lt;title&gt;Large scale data analytics on clouds&lt;/title&gt;&lt;secondary-title&gt;Proceedings of the fourth international workshop on Cloud data management&lt;/secondary-title&gt;&lt;/titles&gt;&lt;pages&gt;21-24&lt;/pages&gt;&lt;dates&gt;&lt;year&gt;2012&lt;/year&gt;&lt;/dates&gt;&lt;pub-location&gt;Maui, Hawaii, USA&lt;/pub-location&gt;&lt;publisher&gt;ACM&lt;/publisher&gt;&lt;urls&gt;&lt;related-urls&gt;&lt;url&gt;http://grids.ucs.indiana.edu/ptliupages/publications/CloudDB12.pdf&lt;/url&gt;&lt;/related-urls&gt;&lt;/urls&gt;&lt;custom1&gt;2390026&lt;/custom1&gt;&lt;electronic-resource-num&gt;10.1145/2390021.2390026&lt;/electronic-resource-num&gt;&lt;/record&gt;&lt;/Cite&gt;&lt;/EndNote&gt;</w:instrText>
      </w:r>
      <w:r w:rsidR="00255A02">
        <w:fldChar w:fldCharType="separate"/>
      </w:r>
      <w:r w:rsidR="00255A02">
        <w:rPr>
          <w:noProof/>
        </w:rPr>
        <w:t>[</w:t>
      </w:r>
      <w:hyperlink w:anchor="_ENREF_9" w:tooltip="Geoffrey C. Fox, 2012 #4856" w:history="1">
        <w:r w:rsidR="0054085B">
          <w:rPr>
            <w:noProof/>
          </w:rPr>
          <w:t>9</w:t>
        </w:r>
      </w:hyperlink>
      <w:r w:rsidR="00255A02">
        <w:rPr>
          <w:noProof/>
        </w:rPr>
        <w:t>]</w:t>
      </w:r>
      <w:r w:rsidR="00255A02">
        <w:fldChar w:fldCharType="end"/>
      </w:r>
      <w:r w:rsidR="00255A02">
        <w:t xml:space="preserve"> </w:t>
      </w:r>
      <w:r>
        <w:t>that one should build libraries that once and for all embody these mo</w:t>
      </w:r>
      <w:r w:rsidR="00255A02">
        <w:t>st</w:t>
      </w:r>
      <w:r>
        <w:t xml:space="preserve"> sophisticated </w:t>
      </w:r>
      <w:r w:rsidR="00255A02">
        <w:t xml:space="preserve">powerful </w:t>
      </w:r>
      <w:r>
        <w:t>algorithms</w:t>
      </w:r>
      <w:r w:rsidR="00255A02">
        <w:t xml:space="preserve"> such as deterministic annealing</w:t>
      </w:r>
      <w:r>
        <w:t>.</w:t>
      </w:r>
    </w:p>
    <w:p w14:paraId="1FCEE0D0" w14:textId="32647AC8" w:rsidR="00150DB0" w:rsidRDefault="009B6CD3" w:rsidP="00150DB0">
      <w:pPr>
        <w:pStyle w:val="Heading1"/>
      </w:pPr>
      <w:r>
        <w:t>Vector</w:t>
      </w:r>
      <w:r w:rsidR="00150DB0">
        <w:t xml:space="preserve"> Space </w:t>
      </w:r>
      <w:r w:rsidR="0078486F" w:rsidRPr="0078486F">
        <w:t>C</w:t>
      </w:r>
      <w:r w:rsidR="0078486F">
        <w:t>lustering</w:t>
      </w:r>
    </w:p>
    <w:p w14:paraId="2D7C4278" w14:textId="53C727F1" w:rsidR="00150DB0" w:rsidRDefault="00150DB0" w:rsidP="00150DB0">
      <w:pPr>
        <w:pStyle w:val="Heading2"/>
      </w:pPr>
      <w:r>
        <w:t xml:space="preserve">Basic Central </w:t>
      </w:r>
      <w:r w:rsidR="00025190">
        <w:t xml:space="preserve">or </w:t>
      </w:r>
      <w:r w:rsidR="009B6CD3">
        <w:t xml:space="preserve">Vector </w:t>
      </w:r>
      <w:r w:rsidR="00025190">
        <w:t xml:space="preserve">Space </w:t>
      </w:r>
      <w:r>
        <w:t>Clustering</w:t>
      </w:r>
    </w:p>
    <w:p w14:paraId="2DF5422C" w14:textId="3DF3C731" w:rsidR="009052AA" w:rsidRDefault="00704AA5" w:rsidP="006B18D7">
      <w:r>
        <w:t xml:space="preserve">Consider a clustering problem with N points labeled by </w:t>
      </w:r>
      <w:r w:rsidR="000C548F" w:rsidRPr="000C548F">
        <w:rPr>
          <w:i/>
        </w:rPr>
        <w:t>x</w:t>
      </w:r>
      <w:r>
        <w:t xml:space="preserve"> and K clusters labeled by </w:t>
      </w:r>
      <w:r w:rsidRPr="00704AA5">
        <w:rPr>
          <w:i/>
        </w:rPr>
        <w:t>k</w:t>
      </w:r>
      <w:r>
        <w:t xml:space="preserve">. </w:t>
      </w:r>
      <w:r w:rsidR="00150DB0">
        <w:t>In this example,</w:t>
      </w:r>
      <w:r w:rsidR="0078486F" w:rsidRPr="0078486F">
        <w:t xml:space="preserve"> the annealed variables </w:t>
      </w:r>
      <w:r w:rsidR="0078486F" w:rsidRPr="0078486F">
        <w:rPr>
          <w:u w:val="single"/>
        </w:rPr>
        <w:sym w:font="Symbol" w:char="F063"/>
      </w:r>
      <w:r w:rsidR="0078486F" w:rsidRPr="0078486F">
        <w:t xml:space="preserve"> are M</w:t>
      </w:r>
      <w:r w:rsidR="000C548F">
        <w:rPr>
          <w:i/>
          <w:iCs/>
          <w:vertAlign w:val="subscript"/>
        </w:rPr>
        <w:t>x</w:t>
      </w:r>
      <w:r w:rsidR="0078486F" w:rsidRPr="0078486F">
        <w:t>(</w:t>
      </w:r>
      <w:r w:rsidR="0078486F" w:rsidRPr="0078486F">
        <w:rPr>
          <w:i/>
          <w:iCs/>
        </w:rPr>
        <w:t>k</w:t>
      </w:r>
      <w:r w:rsidR="009052AA">
        <w:t>)</w:t>
      </w:r>
      <w:r w:rsidR="0078486F" w:rsidRPr="0078486F">
        <w:t>, which is the probability that point</w:t>
      </w:r>
      <w:r w:rsidR="0078486F" w:rsidRPr="0078486F">
        <w:rPr>
          <w:i/>
        </w:rPr>
        <w:t xml:space="preserve"> </w:t>
      </w:r>
      <w:r w:rsidR="00DD41BE">
        <w:rPr>
          <w:i/>
        </w:rPr>
        <w:t xml:space="preserve">x </w:t>
      </w:r>
      <w:r w:rsidR="0078486F" w:rsidRPr="0078486F">
        <w:t xml:space="preserve">belongs to cluster </w:t>
      </w:r>
      <w:r w:rsidR="0078486F" w:rsidRPr="0078486F">
        <w:rPr>
          <w:i/>
        </w:rPr>
        <w:t>k</w:t>
      </w:r>
      <w:r w:rsidR="009052AA">
        <w:t xml:space="preserve"> with constraint.</w:t>
      </w:r>
    </w:p>
    <w:p w14:paraId="71AFAC3E" w14:textId="50013F65" w:rsidR="009052AA" w:rsidRDefault="009052AA" w:rsidP="00317D43">
      <w:pPr>
        <w:ind w:left="720" w:firstLine="720"/>
      </w:pPr>
      <w:r>
        <w:sym w:font="Symbol" w:char="F0E5"/>
      </w:r>
      <w:r w:rsidRPr="006034EB">
        <w:rPr>
          <w:vertAlign w:val="subscript"/>
        </w:rPr>
        <w:t>k=1</w:t>
      </w:r>
      <w:r w:rsidRPr="006034EB">
        <w:rPr>
          <w:vertAlign w:val="superscript"/>
        </w:rPr>
        <w:t>K</w:t>
      </w:r>
      <w:r>
        <w:t xml:space="preserve"> M</w:t>
      </w:r>
      <w:r w:rsidR="000C548F">
        <w:rPr>
          <w:i/>
          <w:iCs/>
          <w:vertAlign w:val="subscript"/>
        </w:rPr>
        <w:t>x</w:t>
      </w:r>
      <w:r>
        <w:t>(</w:t>
      </w:r>
      <w:r w:rsidRPr="006034EB">
        <w:rPr>
          <w:i/>
          <w:iCs/>
        </w:rPr>
        <w:t>k</w:t>
      </w:r>
      <w:r>
        <w:t>) = 1</w:t>
      </w:r>
      <w:r>
        <w:tab/>
        <w:t xml:space="preserve">for each </w:t>
      </w:r>
      <w:r w:rsidR="000C548F">
        <w:rPr>
          <w:i/>
          <w:iCs/>
        </w:rPr>
        <w:t>x</w:t>
      </w:r>
      <w:r w:rsidR="0078486F" w:rsidRPr="0078486F">
        <w:t>.</w:t>
      </w:r>
      <w:r>
        <w:tab/>
      </w:r>
      <w:r>
        <w:tab/>
      </w:r>
      <w:r>
        <w:tab/>
      </w:r>
      <w:r w:rsidR="00025190">
        <w:tab/>
      </w:r>
      <w:r w:rsidR="004E11FD">
        <w:tab/>
      </w:r>
      <w:r>
        <w:t>(8)</w:t>
      </w:r>
    </w:p>
    <w:p w14:paraId="109D6CB2" w14:textId="77777777" w:rsidR="00B32025" w:rsidRDefault="00B32025" w:rsidP="006B18D7"/>
    <w:p w14:paraId="47C478A2" w14:textId="1A5427DD" w:rsidR="0078486F" w:rsidRPr="00150DB0" w:rsidRDefault="0078486F" w:rsidP="00B32025">
      <w:pPr>
        <w:ind w:firstLine="0"/>
        <w:rPr>
          <w:b/>
        </w:rPr>
      </w:pPr>
      <w:r w:rsidRPr="0078486F">
        <w:t xml:space="preserve">In either central clustering (where points are in a </w:t>
      </w:r>
      <w:r w:rsidR="009B6CD3">
        <w:t>vector</w:t>
      </w:r>
      <w:r w:rsidR="009B6CD3" w:rsidRPr="0078486F">
        <w:t xml:space="preserve"> </w:t>
      </w:r>
      <w:r w:rsidRPr="0078486F">
        <w:t>space</w:t>
      </w:r>
      <w:r w:rsidR="003361E4">
        <w:t xml:space="preserve"> so there are identified centers </w:t>
      </w:r>
      <w:r w:rsidR="003361E4" w:rsidRPr="00150DB0">
        <w:rPr>
          <w:u w:val="single"/>
        </w:rPr>
        <w:t>Y</w:t>
      </w:r>
      <w:r w:rsidR="003361E4" w:rsidRPr="00150DB0">
        <w:t>(k)</w:t>
      </w:r>
      <w:r w:rsidRPr="0078486F">
        <w:t>) or pairwise clustering</w:t>
      </w:r>
    </w:p>
    <w:p w14:paraId="5754AFA0" w14:textId="0A38788D" w:rsidR="0078486F" w:rsidRPr="0078486F" w:rsidRDefault="0078486F" w:rsidP="004E11FD">
      <w:pPr>
        <w:ind w:left="720" w:firstLine="720"/>
      </w:pPr>
      <w:r w:rsidRPr="0078486F">
        <w:t>H</w:t>
      </w:r>
      <w:r w:rsidRPr="0078486F">
        <w:rPr>
          <w:vertAlign w:val="subscript"/>
        </w:rPr>
        <w:t>0</w:t>
      </w:r>
      <w:r w:rsidRPr="0078486F">
        <w:t xml:space="preserve"> = </w:t>
      </w:r>
      <w:r w:rsidRPr="0078486F">
        <w:sym w:font="Symbol" w:char="F0E5"/>
      </w:r>
      <w:r w:rsidR="000C548F">
        <w:rPr>
          <w:i/>
          <w:iCs/>
          <w:vertAlign w:val="subscript"/>
        </w:rPr>
        <w:t>x</w:t>
      </w:r>
      <w:r w:rsidRPr="0078486F">
        <w:rPr>
          <w:vertAlign w:val="subscript"/>
        </w:rPr>
        <w:t>=1</w:t>
      </w:r>
      <w:r w:rsidRPr="0078486F">
        <w:rPr>
          <w:vertAlign w:val="superscript"/>
        </w:rPr>
        <w:t>N</w:t>
      </w:r>
      <w:r w:rsidRPr="0078486F">
        <w:t xml:space="preserve"> </w:t>
      </w:r>
      <w:r w:rsidRPr="0078486F">
        <w:sym w:font="Symbol" w:char="F0E5"/>
      </w:r>
      <w:r w:rsidRPr="0078486F">
        <w:rPr>
          <w:vertAlign w:val="subscript"/>
        </w:rPr>
        <w:t>k=1</w:t>
      </w:r>
      <w:r w:rsidRPr="0078486F">
        <w:rPr>
          <w:vertAlign w:val="superscript"/>
        </w:rPr>
        <w:t>K</w:t>
      </w:r>
      <w:r w:rsidRPr="0078486F">
        <w:t xml:space="preserve"> M</w:t>
      </w:r>
      <w:r w:rsidR="00DD41BE">
        <w:rPr>
          <w:i/>
          <w:iCs/>
          <w:vertAlign w:val="subscript"/>
        </w:rPr>
        <w:t>x</w:t>
      </w:r>
      <w:r w:rsidRPr="0078486F">
        <w:t>(</w:t>
      </w:r>
      <w:r w:rsidRPr="0078486F">
        <w:rPr>
          <w:i/>
          <w:iCs/>
        </w:rPr>
        <w:t>k</w:t>
      </w:r>
      <w:r w:rsidRPr="0078486F">
        <w:t xml:space="preserve">) </w:t>
      </w:r>
      <w:r w:rsidRPr="0078486F">
        <w:sym w:font="Symbol" w:char="F065"/>
      </w:r>
      <w:r w:rsidR="000C548F">
        <w:rPr>
          <w:i/>
          <w:iCs/>
          <w:vertAlign w:val="subscript"/>
        </w:rPr>
        <w:t>x</w:t>
      </w:r>
      <w:r w:rsidRPr="0078486F">
        <w:t>(</w:t>
      </w:r>
      <w:r w:rsidRPr="0078486F">
        <w:rPr>
          <w:i/>
          <w:iCs/>
        </w:rPr>
        <w:t>k</w:t>
      </w:r>
      <w:r w:rsidRPr="0078486F">
        <w:t>)</w:t>
      </w:r>
      <w:r w:rsidRPr="0078486F">
        <w:tab/>
      </w:r>
      <w:r w:rsidRPr="0078486F">
        <w:tab/>
      </w:r>
      <w:r w:rsidR="00025190">
        <w:tab/>
      </w:r>
      <w:r w:rsidR="00025190">
        <w:tab/>
      </w:r>
      <w:r w:rsidR="00B32025">
        <w:tab/>
      </w:r>
      <w:r w:rsidRPr="0078486F">
        <w:t>(</w:t>
      </w:r>
      <w:r w:rsidR="009052AA">
        <w:t>9</w:t>
      </w:r>
      <w:r w:rsidRPr="0078486F">
        <w:t>)</w:t>
      </w:r>
    </w:p>
    <w:p w14:paraId="713760B0" w14:textId="3D8CA188" w:rsidR="003361E4" w:rsidRDefault="0078486F" w:rsidP="00B32025">
      <w:pPr>
        <w:ind w:firstLine="0"/>
      </w:pPr>
      <w:r w:rsidRPr="0078486F">
        <w:t>which is linear in M</w:t>
      </w:r>
      <w:r w:rsidR="00DD41BE">
        <w:rPr>
          <w:i/>
          <w:iCs/>
          <w:vertAlign w:val="subscript"/>
        </w:rPr>
        <w:t>x</w:t>
      </w:r>
      <w:r w:rsidRPr="0078486F">
        <w:t>(</w:t>
      </w:r>
      <w:r w:rsidRPr="0078486F">
        <w:rPr>
          <w:i/>
          <w:iCs/>
        </w:rPr>
        <w:t>k</w:t>
      </w:r>
      <w:r w:rsidRPr="0078486F">
        <w:t xml:space="preserve">) allowing integrals in equations (5) and (7)  to be done analytically. </w:t>
      </w:r>
    </w:p>
    <w:p w14:paraId="6FC621AB" w14:textId="77777777" w:rsidR="00B32025" w:rsidRDefault="00B32025" w:rsidP="00B32025">
      <w:pPr>
        <w:ind w:firstLine="0"/>
      </w:pPr>
    </w:p>
    <w:p w14:paraId="0F9190E8" w14:textId="2989FE90" w:rsidR="00150DB0" w:rsidRDefault="0078486F" w:rsidP="00B32025">
      <w:pPr>
        <w:ind w:firstLine="0"/>
      </w:pPr>
      <w:r w:rsidRPr="0078486F">
        <w:t xml:space="preserve">The </w:t>
      </w:r>
      <w:r w:rsidR="009B6CD3">
        <w:t>vector</w:t>
      </w:r>
      <w:r w:rsidR="009B6CD3" w:rsidRPr="0078486F">
        <w:t xml:space="preserve"> </w:t>
      </w:r>
      <w:r w:rsidRPr="0078486F">
        <w:t xml:space="preserve">space central clustering has </w:t>
      </w:r>
    </w:p>
    <w:p w14:paraId="3F6DEF2A" w14:textId="2EC3470C" w:rsidR="00150DB0" w:rsidRDefault="0078486F" w:rsidP="004E11FD">
      <w:pPr>
        <w:ind w:left="720" w:firstLine="720"/>
      </w:pPr>
      <w:r w:rsidRPr="0078486F">
        <w:sym w:font="Symbol" w:char="F065"/>
      </w:r>
      <w:r w:rsidR="000C548F">
        <w:rPr>
          <w:i/>
          <w:iCs/>
          <w:vertAlign w:val="subscript"/>
        </w:rPr>
        <w:t>x</w:t>
      </w:r>
      <w:r w:rsidRPr="0078486F">
        <w:t>(</w:t>
      </w:r>
      <w:r w:rsidRPr="0078486F">
        <w:rPr>
          <w:i/>
          <w:iCs/>
        </w:rPr>
        <w:t>k</w:t>
      </w:r>
      <w:r w:rsidRPr="0078486F">
        <w:t>) = (</w:t>
      </w:r>
      <w:r w:rsidRPr="0078486F">
        <w:rPr>
          <w:u w:val="single"/>
        </w:rPr>
        <w:t>X</w:t>
      </w:r>
      <w:r w:rsidRPr="0078486F">
        <w:t>(</w:t>
      </w:r>
      <w:r w:rsidR="000C548F">
        <w:t>x</w:t>
      </w:r>
      <w:r w:rsidRPr="0078486F">
        <w:t xml:space="preserve">)- </w:t>
      </w:r>
      <w:r w:rsidRPr="0078486F">
        <w:rPr>
          <w:u w:val="single"/>
        </w:rPr>
        <w:t>Y</w:t>
      </w:r>
      <w:r w:rsidRPr="0078486F">
        <w:t>(</w:t>
      </w:r>
      <w:r w:rsidRPr="0078486F">
        <w:rPr>
          <w:i/>
          <w:iCs/>
        </w:rPr>
        <w:t>k</w:t>
      </w:r>
      <w:r w:rsidRPr="0078486F">
        <w:t>))</w:t>
      </w:r>
      <w:r w:rsidRPr="0078486F">
        <w:rPr>
          <w:vertAlign w:val="superscript"/>
        </w:rPr>
        <w:t>2</w:t>
      </w:r>
      <w:r w:rsidRPr="0078486F">
        <w:t xml:space="preserve"> </w:t>
      </w:r>
      <w:r w:rsidR="00150DB0">
        <w:tab/>
      </w:r>
      <w:r w:rsidR="00150DB0">
        <w:tab/>
      </w:r>
      <w:r w:rsidR="00150DB0">
        <w:tab/>
      </w:r>
      <w:r w:rsidR="00025190">
        <w:tab/>
      </w:r>
      <w:r w:rsidR="00025190">
        <w:tab/>
      </w:r>
      <w:r w:rsidR="00B32025">
        <w:tab/>
      </w:r>
      <w:r w:rsidR="00150DB0">
        <w:t>(</w:t>
      </w:r>
      <w:r w:rsidR="009052AA">
        <w:t>10</w:t>
      </w:r>
      <w:r w:rsidR="00150DB0">
        <w:t>)</w:t>
      </w:r>
    </w:p>
    <w:p w14:paraId="66E25F9E" w14:textId="28CCEEC1" w:rsidR="0078486F" w:rsidRPr="0078486F" w:rsidRDefault="0078486F" w:rsidP="00B32025">
      <w:pPr>
        <w:ind w:firstLine="0"/>
      </w:pPr>
      <w:r w:rsidRPr="0078486F">
        <w:t xml:space="preserve">where points have position </w:t>
      </w:r>
      <w:r w:rsidRPr="0078486F">
        <w:rPr>
          <w:u w:val="single"/>
        </w:rPr>
        <w:t>X</w:t>
      </w:r>
      <w:r w:rsidRPr="0078486F">
        <w:t>(</w:t>
      </w:r>
      <w:r w:rsidR="000C548F" w:rsidRPr="000C548F">
        <w:rPr>
          <w:i/>
        </w:rPr>
        <w:t>x</w:t>
      </w:r>
      <w:r w:rsidRPr="0078486F">
        <w:t xml:space="preserve">) and cluster centers are </w:t>
      </w:r>
      <w:r w:rsidRPr="0078486F">
        <w:rPr>
          <w:u w:val="single"/>
        </w:rPr>
        <w:t>Y</w:t>
      </w:r>
      <w:r w:rsidRPr="0078486F">
        <w:t>(</w:t>
      </w:r>
      <w:r w:rsidRPr="0078486F">
        <w:rPr>
          <w:i/>
          <w:iCs/>
        </w:rPr>
        <w:t>k</w:t>
      </w:r>
      <w:r w:rsidRPr="0078486F">
        <w:t>), so:</w:t>
      </w:r>
    </w:p>
    <w:p w14:paraId="157B3014" w14:textId="3C78C049" w:rsidR="0078486F" w:rsidRDefault="0078486F" w:rsidP="004E11FD">
      <w:pPr>
        <w:ind w:left="720" w:firstLine="720"/>
      </w:pPr>
      <w:r w:rsidRPr="0078486F">
        <w:lastRenderedPageBreak/>
        <w:t>H</w:t>
      </w:r>
      <w:r w:rsidRPr="0078486F">
        <w:rPr>
          <w:vertAlign w:val="subscript"/>
        </w:rPr>
        <w:t>Central</w:t>
      </w:r>
      <w:r w:rsidRPr="0078486F">
        <w:t xml:space="preserve"> = H</w:t>
      </w:r>
      <w:r w:rsidRPr="0078486F">
        <w:rPr>
          <w:vertAlign w:val="subscript"/>
        </w:rPr>
        <w:t>0</w:t>
      </w:r>
      <w:r w:rsidRPr="0078486F">
        <w:t xml:space="preserve"> = </w:t>
      </w:r>
      <w:r w:rsidRPr="0078486F">
        <w:sym w:font="Symbol" w:char="F0E5"/>
      </w:r>
      <w:r w:rsidR="000C548F">
        <w:rPr>
          <w:i/>
          <w:iCs/>
          <w:vertAlign w:val="subscript"/>
        </w:rPr>
        <w:t>x</w:t>
      </w:r>
      <w:r w:rsidRPr="0078486F">
        <w:rPr>
          <w:vertAlign w:val="subscript"/>
        </w:rPr>
        <w:t>=1</w:t>
      </w:r>
      <w:r w:rsidRPr="0078486F">
        <w:rPr>
          <w:vertAlign w:val="superscript"/>
        </w:rPr>
        <w:t>N</w:t>
      </w:r>
      <w:r w:rsidRPr="0078486F">
        <w:t xml:space="preserve"> </w:t>
      </w:r>
      <w:r w:rsidRPr="0078486F">
        <w:sym w:font="Symbol" w:char="F0E5"/>
      </w:r>
      <w:r w:rsidRPr="0078486F">
        <w:rPr>
          <w:vertAlign w:val="subscript"/>
        </w:rPr>
        <w:t>k=1</w:t>
      </w:r>
      <w:r w:rsidRPr="0078486F">
        <w:rPr>
          <w:vertAlign w:val="superscript"/>
        </w:rPr>
        <w:t>K</w:t>
      </w:r>
      <w:r w:rsidRPr="0078486F">
        <w:t xml:space="preserve"> M</w:t>
      </w:r>
      <w:r w:rsidR="00A568E8">
        <w:rPr>
          <w:i/>
          <w:iCs/>
          <w:vertAlign w:val="subscript"/>
        </w:rPr>
        <w:t>x</w:t>
      </w:r>
      <w:r w:rsidRPr="0078486F">
        <w:t>(</w:t>
      </w:r>
      <w:r w:rsidRPr="0078486F">
        <w:rPr>
          <w:i/>
          <w:iCs/>
        </w:rPr>
        <w:t>k</w:t>
      </w:r>
      <w:r w:rsidRPr="0078486F">
        <w:t>) (</w:t>
      </w:r>
      <w:r w:rsidRPr="0078486F">
        <w:rPr>
          <w:u w:val="single"/>
        </w:rPr>
        <w:t>X</w:t>
      </w:r>
      <w:r w:rsidRPr="0078486F">
        <w:t>(</w:t>
      </w:r>
      <w:r w:rsidR="000C548F" w:rsidRPr="000C548F">
        <w:rPr>
          <w:i/>
        </w:rPr>
        <w:t>x</w:t>
      </w:r>
      <w:r w:rsidRPr="0078486F">
        <w:t xml:space="preserve">)- </w:t>
      </w:r>
      <w:r w:rsidRPr="0078486F">
        <w:rPr>
          <w:u w:val="single"/>
        </w:rPr>
        <w:t>Y</w:t>
      </w:r>
      <w:r w:rsidRPr="0078486F">
        <w:t>(</w:t>
      </w:r>
      <w:r w:rsidRPr="0078486F">
        <w:rPr>
          <w:i/>
          <w:iCs/>
        </w:rPr>
        <w:t>k</w:t>
      </w:r>
      <w:r w:rsidRPr="0078486F">
        <w:t>))</w:t>
      </w:r>
      <w:r w:rsidRPr="0078486F">
        <w:rPr>
          <w:vertAlign w:val="superscript"/>
        </w:rPr>
        <w:t>2</w:t>
      </w:r>
      <w:r w:rsidRPr="0078486F">
        <w:t xml:space="preserve"> </w:t>
      </w:r>
      <w:r w:rsidRPr="0078486F">
        <w:tab/>
      </w:r>
      <w:r w:rsidR="00025190">
        <w:tab/>
      </w:r>
      <w:r w:rsidR="00317D43">
        <w:tab/>
      </w:r>
      <w:r w:rsidRPr="0078486F">
        <w:t>(</w:t>
      </w:r>
      <w:r w:rsidR="00150DB0">
        <w:t>1</w:t>
      </w:r>
      <w:r w:rsidR="009052AA">
        <w:t>1</w:t>
      </w:r>
      <w:r w:rsidRPr="0078486F">
        <w:t>)</w:t>
      </w:r>
    </w:p>
    <w:p w14:paraId="4B240672" w14:textId="77777777" w:rsidR="00025190" w:rsidRPr="0078486F" w:rsidRDefault="00025190" w:rsidP="006B18D7"/>
    <w:p w14:paraId="31F03686" w14:textId="48DF9B7C" w:rsidR="0078486F" w:rsidRPr="0078486F" w:rsidRDefault="0078486F" w:rsidP="00B32025">
      <w:pPr>
        <w:ind w:firstLine="0"/>
      </w:pPr>
      <w:r w:rsidRPr="0078486F">
        <w:t xml:space="preserve">and </w:t>
      </w:r>
      <w:r w:rsidR="003361E4">
        <w:t xml:space="preserve">one easily proves </w:t>
      </w:r>
      <w:r w:rsidR="003361E4">
        <w:fldChar w:fldCharType="begin"/>
      </w:r>
      <w:r w:rsidR="00A72B9A">
        <w:instrText xml:space="preserve"> ADDIN EN.CITE &lt;EndNote&gt;&lt;Cite&gt;&lt;Author&gt;Ken Rose&lt;/Author&gt;&lt;Year&gt;1998&lt;/Year&gt;&lt;RecNum&gt;2697&lt;/RecNum&gt;&lt;DisplayText&gt;[4, 6]&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Cite&gt;&lt;Author&gt;Ken Rose&lt;/Author&gt;&lt;Year&gt;1990&lt;/Year&gt;&lt;RecNum&gt;2956&lt;/RecNum&gt;&lt;record&gt;&lt;rec-number&gt;2956&lt;/rec-number&gt;&lt;foreign-keys&gt;&lt;key app="EN" db-id="rfx20pr9t5zxtmee0xn5fwzbxvw0r9vz2tee"&gt;2956&lt;/key&gt;&lt;key app="ENWeb" db-id="S3XF@wrtqgYAACB9Pr4"&gt;4549&lt;/key&gt;&lt;/foreign-keys&gt;&lt;ref-type name="Journal Article"&gt;17&lt;/ref-type&gt;&lt;contributors&gt;&lt;authors&gt;&lt;author&gt;Ken Rose,&lt;/author&gt;&lt;author&gt;Eitan Gurewitz,&lt;/author&gt;&lt;author&gt;Geoffrey Fox,&lt;/author&gt;&lt;/authors&gt;&lt;/contributors&gt;&lt;titles&gt;&lt;title&gt;A deterministic annealing approach to clustering&lt;/title&gt;&lt;secondary-title&gt;Pattern Recogn. Lett.&lt;/secondary-title&gt;&lt;/titles&gt;&lt;periodical&gt;&lt;full-title&gt;Pattern Recogn. Lett.&lt;/full-title&gt;&lt;/periodical&gt;&lt;pages&gt;589--594&lt;/pages&gt;&lt;volume&gt;11&lt;/volume&gt;&lt;dates&gt;&lt;year&gt;1990&lt;/year&gt;&lt;/dates&gt;&lt;publisher&gt;Elsevier Science Inc.&lt;/publisher&gt;&lt;isbn&gt;0167-8655&lt;/isbn&gt;&lt;urls&gt;&lt;/urls&gt;&lt;/record&gt;&lt;/Cite&gt;&lt;/EndNote&gt;</w:instrText>
      </w:r>
      <w:r w:rsidR="003361E4">
        <w:fldChar w:fldCharType="separate"/>
      </w:r>
      <w:r w:rsidR="00A72B9A">
        <w:rPr>
          <w:noProof/>
        </w:rPr>
        <w:t>[</w:t>
      </w:r>
      <w:hyperlink w:anchor="_ENREF_4" w:tooltip="Ken Rose, 1998 #2697" w:history="1">
        <w:r w:rsidR="0054085B">
          <w:rPr>
            <w:noProof/>
          </w:rPr>
          <w:t>4</w:t>
        </w:r>
      </w:hyperlink>
      <w:r w:rsidR="00A72B9A">
        <w:rPr>
          <w:noProof/>
        </w:rPr>
        <w:t xml:space="preserve">, </w:t>
      </w:r>
      <w:hyperlink w:anchor="_ENREF_6" w:tooltip="Ken Rose, 1990 #2956" w:history="1">
        <w:r w:rsidR="0054085B">
          <w:rPr>
            <w:noProof/>
          </w:rPr>
          <w:t>6</w:t>
        </w:r>
      </w:hyperlink>
      <w:r w:rsidR="00A72B9A">
        <w:rPr>
          <w:noProof/>
        </w:rPr>
        <w:t>]</w:t>
      </w:r>
      <w:r w:rsidR="003361E4">
        <w:fldChar w:fldCharType="end"/>
      </w:r>
      <w:r w:rsidR="003361E4">
        <w:t xml:space="preserve"> that </w:t>
      </w:r>
      <w:r w:rsidRPr="0078486F">
        <w:t xml:space="preserve">the expectation </w:t>
      </w:r>
      <w:r w:rsidR="00025190">
        <w:t xml:space="preserve">E </w:t>
      </w:r>
      <w:r w:rsidRPr="0078486F">
        <w:t>step gives:</w:t>
      </w:r>
    </w:p>
    <w:p w14:paraId="6768828D" w14:textId="740E2E22" w:rsidR="0078486F" w:rsidRPr="0078486F" w:rsidRDefault="0078486F" w:rsidP="004E11FD">
      <w:pPr>
        <w:ind w:left="720" w:firstLine="720"/>
      </w:pPr>
      <w:r w:rsidRPr="0078486F">
        <w:t>&lt;M</w:t>
      </w:r>
      <w:r w:rsidR="000C548F">
        <w:rPr>
          <w:i/>
          <w:iCs/>
          <w:vertAlign w:val="subscript"/>
        </w:rPr>
        <w:t>x</w:t>
      </w:r>
      <w:r w:rsidRPr="0078486F">
        <w:t>(</w:t>
      </w:r>
      <w:r w:rsidRPr="0078486F">
        <w:rPr>
          <w:i/>
          <w:iCs/>
        </w:rPr>
        <w:t>k</w:t>
      </w:r>
      <w:r w:rsidRPr="0078486F">
        <w:t>)&gt;  =  exp( -</w:t>
      </w:r>
      <w:r w:rsidRPr="0078486F">
        <w:sym w:font="Symbol" w:char="F065"/>
      </w:r>
      <w:r w:rsidR="000C548F">
        <w:rPr>
          <w:i/>
          <w:iCs/>
          <w:vertAlign w:val="subscript"/>
        </w:rPr>
        <w:t>x</w:t>
      </w:r>
      <w:r w:rsidRPr="0078486F">
        <w:t>(</w:t>
      </w:r>
      <w:r w:rsidRPr="0078486F">
        <w:rPr>
          <w:i/>
          <w:iCs/>
        </w:rPr>
        <w:t>k</w:t>
      </w:r>
      <w:r w:rsidRPr="0078486F">
        <w:t xml:space="preserve">)/T ) / </w:t>
      </w:r>
      <w:r w:rsidRPr="0078486F">
        <w:sym w:font="Symbol" w:char="F0E5"/>
      </w:r>
      <w:r w:rsidRPr="0078486F">
        <w:rPr>
          <w:vertAlign w:val="subscript"/>
        </w:rPr>
        <w:t>k=1</w:t>
      </w:r>
      <w:r w:rsidRPr="0078486F">
        <w:rPr>
          <w:vertAlign w:val="superscript"/>
        </w:rPr>
        <w:t>K</w:t>
      </w:r>
      <w:r w:rsidRPr="0078486F">
        <w:t xml:space="preserve"> exp( -</w:t>
      </w:r>
      <w:r w:rsidRPr="0078486F">
        <w:sym w:font="Symbol" w:char="F065"/>
      </w:r>
      <w:r w:rsidR="000C548F">
        <w:rPr>
          <w:i/>
          <w:iCs/>
          <w:vertAlign w:val="subscript"/>
        </w:rPr>
        <w:t>x</w:t>
      </w:r>
      <w:r w:rsidRPr="0078486F">
        <w:t>(</w:t>
      </w:r>
      <w:r w:rsidRPr="0078486F">
        <w:rPr>
          <w:i/>
          <w:iCs/>
        </w:rPr>
        <w:t>k</w:t>
      </w:r>
      <w:r w:rsidRPr="0078486F">
        <w:t>)/T )</w:t>
      </w:r>
      <w:r w:rsidRPr="0078486F">
        <w:tab/>
      </w:r>
      <w:r w:rsidRPr="0078486F">
        <w:tab/>
      </w:r>
      <w:r w:rsidR="00317D43">
        <w:tab/>
      </w:r>
      <w:r w:rsidRPr="0078486F">
        <w:t>(1</w:t>
      </w:r>
      <w:r w:rsidR="009052AA">
        <w:t>2</w:t>
      </w:r>
      <w:r w:rsidRPr="0078486F">
        <w:t>)</w:t>
      </w:r>
    </w:p>
    <w:p w14:paraId="2F654D31" w14:textId="77777777" w:rsidR="0078486F" w:rsidRDefault="0078486F" w:rsidP="00B32025">
      <w:pPr>
        <w:ind w:firstLine="0"/>
      </w:pPr>
      <w:r w:rsidRPr="0078486F">
        <w:t xml:space="preserve">and the cluster centers </w:t>
      </w:r>
      <w:r w:rsidRPr="0078486F">
        <w:rPr>
          <w:u w:val="single"/>
        </w:rPr>
        <w:t>Y</w:t>
      </w:r>
      <w:r w:rsidRPr="0078486F">
        <w:t xml:space="preserve">(k) are easily determined in M step. </w:t>
      </w:r>
    </w:p>
    <w:p w14:paraId="72049CA3" w14:textId="6E3126BC" w:rsidR="00150DB0" w:rsidRDefault="00150DB0" w:rsidP="004E11FD">
      <w:pPr>
        <w:ind w:left="720" w:firstLine="720"/>
      </w:pPr>
      <w:r w:rsidRPr="00150DB0">
        <w:rPr>
          <w:u w:val="single"/>
        </w:rPr>
        <w:t>Y</w:t>
      </w:r>
      <w:r w:rsidRPr="00150DB0">
        <w:t xml:space="preserve">(k) = </w:t>
      </w:r>
      <w:r w:rsidRPr="00150DB0">
        <w:sym w:font="Symbol" w:char="F0E5"/>
      </w:r>
      <w:r w:rsidRPr="00150DB0">
        <w:rPr>
          <w:vertAlign w:val="subscript"/>
        </w:rPr>
        <w:t>x=1</w:t>
      </w:r>
      <w:r w:rsidRPr="00150DB0">
        <w:rPr>
          <w:vertAlign w:val="superscript"/>
        </w:rPr>
        <w:t>N</w:t>
      </w:r>
      <w:r w:rsidRPr="00150DB0">
        <w:t xml:space="preserve"> &lt; M</w:t>
      </w:r>
      <w:r w:rsidRPr="00150DB0">
        <w:rPr>
          <w:i/>
          <w:iCs/>
          <w:vertAlign w:val="subscript"/>
        </w:rPr>
        <w:t>x</w:t>
      </w:r>
      <w:r w:rsidRPr="00150DB0">
        <w:t>(</w:t>
      </w:r>
      <w:r w:rsidRPr="00150DB0">
        <w:rPr>
          <w:i/>
          <w:iCs/>
        </w:rPr>
        <w:t>k</w:t>
      </w:r>
      <w:r w:rsidRPr="00150DB0">
        <w:t xml:space="preserve">)&gt; </w:t>
      </w:r>
      <w:r w:rsidRPr="00150DB0">
        <w:rPr>
          <w:u w:val="single"/>
        </w:rPr>
        <w:t>X</w:t>
      </w:r>
      <w:r w:rsidR="00121BFA">
        <w:t xml:space="preserve">(x) </w:t>
      </w:r>
      <w:r w:rsidRPr="00150DB0">
        <w:t xml:space="preserve">/ </w:t>
      </w:r>
      <w:r w:rsidRPr="00150DB0">
        <w:sym w:font="Symbol" w:char="F0E5"/>
      </w:r>
      <w:r w:rsidRPr="00150DB0">
        <w:rPr>
          <w:vertAlign w:val="subscript"/>
        </w:rPr>
        <w:t>x=1</w:t>
      </w:r>
      <w:r w:rsidRPr="00150DB0">
        <w:rPr>
          <w:vertAlign w:val="superscript"/>
        </w:rPr>
        <w:t>N</w:t>
      </w:r>
      <w:r w:rsidRPr="00150DB0">
        <w:t xml:space="preserve"> &lt; M</w:t>
      </w:r>
      <w:r w:rsidRPr="00150DB0">
        <w:rPr>
          <w:i/>
          <w:iCs/>
          <w:vertAlign w:val="subscript"/>
        </w:rPr>
        <w:t>x</w:t>
      </w:r>
      <w:r w:rsidRPr="00150DB0">
        <w:t>(</w:t>
      </w:r>
      <w:r w:rsidRPr="00150DB0">
        <w:rPr>
          <w:i/>
          <w:iCs/>
        </w:rPr>
        <w:t>k</w:t>
      </w:r>
      <w:r w:rsidRPr="00150DB0">
        <w:t>)&gt;</w:t>
      </w:r>
      <w:r>
        <w:tab/>
      </w:r>
      <w:r w:rsidR="00B32025">
        <w:tab/>
      </w:r>
      <w:r w:rsidR="00121BFA">
        <w:tab/>
      </w:r>
      <w:r>
        <w:t>(1</w:t>
      </w:r>
      <w:r w:rsidR="009052AA">
        <w:t>3</w:t>
      </w:r>
      <w:r>
        <w:t>)</w:t>
      </w:r>
    </w:p>
    <w:p w14:paraId="1E379CD7" w14:textId="77777777" w:rsidR="00150DB0" w:rsidRDefault="00150DB0" w:rsidP="006B18D7"/>
    <w:p w14:paraId="7BE98E3B" w14:textId="0DDEE65C" w:rsidR="00150DB0" w:rsidRDefault="00150DB0" w:rsidP="006B18D7">
      <w:r>
        <w:t>We don’t discuss the non</w:t>
      </w:r>
      <w:r w:rsidR="00151EFA">
        <w:t xml:space="preserve"> </w:t>
      </w:r>
      <w:r w:rsidR="009B6CD3">
        <w:t xml:space="preserve">vector </w:t>
      </w:r>
      <w:r>
        <w:t>case here in detail except to note that equation (</w:t>
      </w:r>
      <w:r w:rsidR="009052AA">
        <w:t>9</w:t>
      </w:r>
      <w:r>
        <w:t>) takes the same form but rather than analytic formula (</w:t>
      </w:r>
      <w:r w:rsidR="009052AA">
        <w:t>10</w:t>
      </w:r>
      <w:r>
        <w:t xml:space="preserve">), the </w:t>
      </w:r>
      <w:r w:rsidRPr="0078486F">
        <w:sym w:font="Symbol" w:char="F065"/>
      </w:r>
      <w:r w:rsidRPr="0078486F">
        <w:rPr>
          <w:i/>
          <w:iCs/>
          <w:vertAlign w:val="subscript"/>
        </w:rPr>
        <w:t>i</w:t>
      </w:r>
      <w:r w:rsidRPr="0078486F">
        <w:t>(</w:t>
      </w:r>
      <w:r w:rsidRPr="0078486F">
        <w:rPr>
          <w:i/>
          <w:iCs/>
        </w:rPr>
        <w:t>k</w:t>
      </w:r>
      <w:r w:rsidRPr="0078486F">
        <w:t>)</w:t>
      </w:r>
      <w:r>
        <w:t xml:space="preserve"> are determined so that </w:t>
      </w:r>
      <w:r w:rsidR="009052AA" w:rsidRPr="0078486F">
        <w:t>H</w:t>
      </w:r>
      <w:r w:rsidR="009052AA" w:rsidRPr="0078486F">
        <w:rPr>
          <w:vertAlign w:val="subscript"/>
        </w:rPr>
        <w:t>0</w:t>
      </w:r>
      <w:r w:rsidR="009052AA" w:rsidRPr="0078486F">
        <w:t xml:space="preserve"> </w:t>
      </w:r>
      <w:r w:rsidR="009052AA">
        <w:t>in (9) approximates</w:t>
      </w:r>
      <w:r w:rsidR="00B32025">
        <w:t xml:space="preserve"> </w:t>
      </w:r>
    </w:p>
    <w:p w14:paraId="025F9A1F" w14:textId="77777777" w:rsidR="00B32025" w:rsidRDefault="00B32025" w:rsidP="006B18D7"/>
    <w:p w14:paraId="7396F320" w14:textId="3B380847" w:rsidR="00704AA5" w:rsidRDefault="009052AA" w:rsidP="004E11FD">
      <w:pPr>
        <w:ind w:firstLine="720"/>
      </w:pPr>
      <w:r w:rsidRPr="009052AA">
        <w:t>H</w:t>
      </w:r>
      <w:r>
        <w:rPr>
          <w:vertAlign w:val="subscript"/>
        </w:rPr>
        <w:t>Non</w:t>
      </w:r>
      <w:r w:rsidR="00151EFA">
        <w:rPr>
          <w:vertAlign w:val="subscript"/>
        </w:rPr>
        <w:t xml:space="preserve"> Vector</w:t>
      </w:r>
      <w:r w:rsidRPr="009052AA">
        <w:t xml:space="preserve"> = 0.5 </w:t>
      </w:r>
      <w:r w:rsidRPr="009052AA">
        <w:sym w:font="Symbol" w:char="F0E5"/>
      </w:r>
      <w:r w:rsidR="001F314A">
        <w:rPr>
          <w:i/>
          <w:iCs/>
          <w:vertAlign w:val="subscript"/>
        </w:rPr>
        <w:t>x</w:t>
      </w:r>
      <w:r w:rsidRPr="009052AA">
        <w:rPr>
          <w:vertAlign w:val="subscript"/>
        </w:rPr>
        <w:t>=1</w:t>
      </w:r>
      <w:r w:rsidRPr="009052AA">
        <w:rPr>
          <w:vertAlign w:val="superscript"/>
        </w:rPr>
        <w:t>N</w:t>
      </w:r>
      <w:r w:rsidRPr="009052AA">
        <w:t xml:space="preserve"> </w:t>
      </w:r>
      <w:r w:rsidRPr="009052AA">
        <w:sym w:font="Symbol" w:char="F0E5"/>
      </w:r>
      <w:r w:rsidR="001F314A">
        <w:rPr>
          <w:i/>
          <w:iCs/>
          <w:vertAlign w:val="subscript"/>
        </w:rPr>
        <w:t>y</w:t>
      </w:r>
      <w:r w:rsidRPr="009052AA">
        <w:rPr>
          <w:vertAlign w:val="subscript"/>
        </w:rPr>
        <w:t>=1</w:t>
      </w:r>
      <w:r w:rsidRPr="009052AA">
        <w:rPr>
          <w:vertAlign w:val="superscript"/>
        </w:rPr>
        <w:t>N</w:t>
      </w:r>
      <w:r w:rsidRPr="009052AA">
        <w:t xml:space="preserve"> d(</w:t>
      </w:r>
      <w:r w:rsidR="001F314A">
        <w:rPr>
          <w:i/>
          <w:iCs/>
        </w:rPr>
        <w:t>x</w:t>
      </w:r>
      <w:r w:rsidRPr="009052AA">
        <w:t xml:space="preserve">, </w:t>
      </w:r>
      <w:r w:rsidR="001F314A">
        <w:rPr>
          <w:i/>
          <w:iCs/>
        </w:rPr>
        <w:t>y</w:t>
      </w:r>
      <w:r w:rsidRPr="009052AA">
        <w:t xml:space="preserve">) </w:t>
      </w:r>
      <w:r w:rsidRPr="009052AA">
        <w:sym w:font="Symbol" w:char="F0E5"/>
      </w:r>
      <w:r w:rsidRPr="009052AA">
        <w:rPr>
          <w:vertAlign w:val="subscript"/>
        </w:rPr>
        <w:t>k=1</w:t>
      </w:r>
      <w:r w:rsidRPr="009052AA">
        <w:rPr>
          <w:vertAlign w:val="superscript"/>
        </w:rPr>
        <w:t>K</w:t>
      </w:r>
      <w:r w:rsidRPr="009052AA">
        <w:t xml:space="preserve"> M</w:t>
      </w:r>
      <w:r w:rsidR="001F314A">
        <w:rPr>
          <w:i/>
          <w:iCs/>
          <w:vertAlign w:val="subscript"/>
        </w:rPr>
        <w:t>x</w:t>
      </w:r>
      <w:r w:rsidRPr="009052AA">
        <w:t>(</w:t>
      </w:r>
      <w:r w:rsidRPr="009052AA">
        <w:rPr>
          <w:i/>
          <w:iCs/>
        </w:rPr>
        <w:t>k</w:t>
      </w:r>
      <w:r w:rsidRPr="009052AA">
        <w:t>) M</w:t>
      </w:r>
      <w:r w:rsidR="001F314A">
        <w:rPr>
          <w:i/>
          <w:iCs/>
          <w:vertAlign w:val="subscript"/>
        </w:rPr>
        <w:t>y</w:t>
      </w:r>
      <w:r w:rsidRPr="009052AA">
        <w:t>(</w:t>
      </w:r>
      <w:r w:rsidRPr="009052AA">
        <w:rPr>
          <w:i/>
          <w:iCs/>
        </w:rPr>
        <w:t>k</w:t>
      </w:r>
      <w:r w:rsidRPr="009052AA">
        <w:t>) / C(</w:t>
      </w:r>
      <w:r w:rsidRPr="009052AA">
        <w:rPr>
          <w:i/>
          <w:iCs/>
        </w:rPr>
        <w:t>k</w:t>
      </w:r>
      <w:r w:rsidRPr="009052AA">
        <w:t>)</w:t>
      </w:r>
      <w:r w:rsidRPr="009052AA">
        <w:tab/>
      </w:r>
      <w:r w:rsidR="00025190">
        <w:tab/>
        <w:t>(14)</w:t>
      </w:r>
    </w:p>
    <w:p w14:paraId="398CE36F" w14:textId="6FA24FC0" w:rsidR="00025190" w:rsidRDefault="00025190" w:rsidP="00317D43">
      <w:pPr>
        <w:ind w:firstLine="0"/>
      </w:pPr>
      <w:r>
        <w:t xml:space="preserve">where </w:t>
      </w:r>
      <w:r w:rsidRPr="009052AA">
        <w:t>d(</w:t>
      </w:r>
      <w:r w:rsidR="000C548F">
        <w:rPr>
          <w:i/>
          <w:iCs/>
        </w:rPr>
        <w:t>x</w:t>
      </w:r>
      <w:r w:rsidRPr="009052AA">
        <w:t xml:space="preserve">, </w:t>
      </w:r>
      <w:r w:rsidR="000C548F">
        <w:rPr>
          <w:i/>
          <w:iCs/>
        </w:rPr>
        <w:t>y</w:t>
      </w:r>
      <w:r w:rsidRPr="009052AA">
        <w:t xml:space="preserve">) </w:t>
      </w:r>
      <w:r>
        <w:t xml:space="preserve">is the distance between points </w:t>
      </w:r>
      <w:r w:rsidR="000C548F">
        <w:rPr>
          <w:i/>
        </w:rPr>
        <w:t>x</w:t>
      </w:r>
      <w:r>
        <w:t xml:space="preserve"> and</w:t>
      </w:r>
      <w:r w:rsidRPr="00025190">
        <w:rPr>
          <w:i/>
        </w:rPr>
        <w:t xml:space="preserve"> </w:t>
      </w:r>
      <w:r w:rsidR="000C548F">
        <w:rPr>
          <w:i/>
        </w:rPr>
        <w:t>y</w:t>
      </w:r>
      <w:r>
        <w:t>. Non</w:t>
      </w:r>
      <w:r w:rsidR="009B6CD3">
        <w:t xml:space="preserve"> vector space</w:t>
      </w:r>
      <w:r>
        <w:t xml:space="preserve"> problems are typically specified by this pairwise distance rather than the Euclidean form of distance and scalar products.</w:t>
      </w:r>
    </w:p>
    <w:p w14:paraId="51C0D2F7" w14:textId="77777777" w:rsidR="00025190" w:rsidRDefault="00025190" w:rsidP="006B18D7"/>
    <w:p w14:paraId="44662C15" w14:textId="5F0CC137" w:rsidR="009052AA" w:rsidRPr="009052AA" w:rsidRDefault="00025190" w:rsidP="006B18D7">
      <w:r>
        <w:t xml:space="preserve">Here </w:t>
      </w:r>
      <w:r w:rsidR="004E11FD">
        <w:tab/>
      </w:r>
      <w:r w:rsidR="009052AA" w:rsidRPr="009052AA">
        <w:t xml:space="preserve">C(k) = </w:t>
      </w:r>
      <w:r w:rsidR="009052AA" w:rsidRPr="009052AA">
        <w:sym w:font="Symbol" w:char="F0E5"/>
      </w:r>
      <w:r w:rsidR="000C548F">
        <w:rPr>
          <w:i/>
          <w:iCs/>
          <w:vertAlign w:val="subscript"/>
        </w:rPr>
        <w:t>x</w:t>
      </w:r>
      <w:r w:rsidR="009052AA" w:rsidRPr="009052AA">
        <w:rPr>
          <w:vertAlign w:val="subscript"/>
        </w:rPr>
        <w:t>=1</w:t>
      </w:r>
      <w:r w:rsidR="009052AA" w:rsidRPr="009052AA">
        <w:rPr>
          <w:vertAlign w:val="superscript"/>
        </w:rPr>
        <w:t>N</w:t>
      </w:r>
      <w:r w:rsidR="009052AA" w:rsidRPr="009052AA">
        <w:t xml:space="preserve"> M</w:t>
      </w:r>
      <w:r w:rsidR="000C548F">
        <w:rPr>
          <w:i/>
          <w:iCs/>
          <w:vertAlign w:val="subscript"/>
        </w:rPr>
        <w:t>x</w:t>
      </w:r>
      <w:r w:rsidR="009052AA" w:rsidRPr="009052AA">
        <w:t>(</w:t>
      </w:r>
      <w:r w:rsidR="009052AA" w:rsidRPr="009052AA">
        <w:rPr>
          <w:i/>
          <w:iCs/>
        </w:rPr>
        <w:t>k</w:t>
      </w:r>
      <w:r w:rsidR="009052AA" w:rsidRPr="009052AA">
        <w:t xml:space="preserve">) as number of points in </w:t>
      </w:r>
      <w:r w:rsidR="009052AA" w:rsidRPr="009052AA">
        <w:rPr>
          <w:i/>
          <w:iCs/>
        </w:rPr>
        <w:t>k</w:t>
      </w:r>
      <w:r w:rsidR="009052AA" w:rsidRPr="009052AA">
        <w:t>’th cluster</w:t>
      </w:r>
      <w:r>
        <w:tab/>
      </w:r>
      <w:r w:rsidR="00317D43">
        <w:tab/>
      </w:r>
      <w:r>
        <w:t>(15)</w:t>
      </w:r>
    </w:p>
    <w:p w14:paraId="14E0F425" w14:textId="2060CFB3" w:rsidR="009052AA" w:rsidRPr="003361E4" w:rsidRDefault="00025190" w:rsidP="006B18D7">
      <w:pPr>
        <w:rPr>
          <w:sz w:val="20"/>
        </w:rPr>
      </w:pPr>
      <w:r>
        <w:t xml:space="preserve">and </w:t>
      </w:r>
      <w:r w:rsidR="004E11FD">
        <w:tab/>
      </w:r>
      <w:r w:rsidR="004E11FD">
        <w:tab/>
      </w:r>
      <w:r w:rsidR="009052AA" w:rsidRPr="009052AA">
        <w:sym w:font="Symbol" w:char="F0E5"/>
      </w:r>
      <w:r w:rsidR="009052AA" w:rsidRPr="009052AA">
        <w:rPr>
          <w:vertAlign w:val="subscript"/>
        </w:rPr>
        <w:t>k=1</w:t>
      </w:r>
      <w:r w:rsidR="009052AA" w:rsidRPr="009052AA">
        <w:rPr>
          <w:vertAlign w:val="superscript"/>
        </w:rPr>
        <w:t>K</w:t>
      </w:r>
      <w:r w:rsidR="009052AA" w:rsidRPr="009052AA">
        <w:t xml:space="preserve"> C(</w:t>
      </w:r>
      <w:r w:rsidR="009052AA" w:rsidRPr="009052AA">
        <w:rPr>
          <w:i/>
          <w:iCs/>
        </w:rPr>
        <w:t>k</w:t>
      </w:r>
      <w:r w:rsidR="009052AA" w:rsidRPr="009052AA">
        <w:t>) = N</w:t>
      </w:r>
      <w:r w:rsidR="009052AA" w:rsidRPr="00025190">
        <w:tab/>
      </w:r>
      <w:r w:rsidRPr="00025190">
        <w:t>the total number of points</w:t>
      </w:r>
      <w:r>
        <w:tab/>
      </w:r>
      <w:r>
        <w:tab/>
      </w:r>
      <w:r w:rsidR="00317D43">
        <w:tab/>
      </w:r>
      <w:r w:rsidRPr="00025190">
        <w:t>(16)</w:t>
      </w:r>
    </w:p>
    <w:p w14:paraId="51937C25" w14:textId="52562EBB" w:rsidR="00150DB0" w:rsidRPr="003361E4" w:rsidRDefault="003361E4" w:rsidP="003361E4">
      <w:pPr>
        <w:pStyle w:val="Heading2"/>
      </w:pPr>
      <w:r w:rsidRPr="003361E4">
        <w:t>Fuzzy Clustering and K-means</w:t>
      </w:r>
    </w:p>
    <w:p w14:paraId="5C4F0ED7" w14:textId="11EF81AD" w:rsidR="0078486F" w:rsidRDefault="00704AA5" w:rsidP="006B18D7">
      <w:r>
        <w:t xml:space="preserve">Looking at equation </w:t>
      </w:r>
      <w:r w:rsidR="0076598B">
        <w:t xml:space="preserve">(12), we see that each point </w:t>
      </w:r>
      <w:r w:rsidR="000C548F" w:rsidRPr="000C548F">
        <w:rPr>
          <w:i/>
        </w:rPr>
        <w:t>x</w:t>
      </w:r>
      <w:r w:rsidR="000C548F">
        <w:t xml:space="preserve"> </w:t>
      </w:r>
      <w:r w:rsidR="0076598B">
        <w:t xml:space="preserve">belongs to all clusters k with a probability proportional to </w:t>
      </w:r>
      <w:r w:rsidR="0076598B" w:rsidRPr="0078486F">
        <w:t>exp( -</w:t>
      </w:r>
      <w:r w:rsidR="0076598B">
        <w:t xml:space="preserve"> </w:t>
      </w:r>
      <w:r w:rsidR="0076598B" w:rsidRPr="0078486F">
        <w:t>(</w:t>
      </w:r>
      <w:r w:rsidR="0076598B" w:rsidRPr="0078486F">
        <w:rPr>
          <w:u w:val="single"/>
        </w:rPr>
        <w:t>X</w:t>
      </w:r>
      <w:r w:rsidR="0076598B" w:rsidRPr="0078486F">
        <w:t>(</w:t>
      </w:r>
      <w:r w:rsidR="000C548F" w:rsidRPr="000C548F">
        <w:rPr>
          <w:i/>
        </w:rPr>
        <w:t>x</w:t>
      </w:r>
      <w:r w:rsidR="0076598B" w:rsidRPr="0078486F">
        <w:t xml:space="preserve">)- </w:t>
      </w:r>
      <w:r w:rsidR="0076598B" w:rsidRPr="0078486F">
        <w:rPr>
          <w:u w:val="single"/>
        </w:rPr>
        <w:t>Y</w:t>
      </w:r>
      <w:r w:rsidR="0076598B" w:rsidRPr="0078486F">
        <w:t>(</w:t>
      </w:r>
      <w:r w:rsidR="0076598B" w:rsidRPr="0078486F">
        <w:rPr>
          <w:i/>
          <w:iCs/>
        </w:rPr>
        <w:t>k</w:t>
      </w:r>
      <w:r w:rsidR="0076598B" w:rsidRPr="0078486F">
        <w:t>))</w:t>
      </w:r>
      <w:r w:rsidR="0076598B" w:rsidRPr="0078486F">
        <w:rPr>
          <w:vertAlign w:val="superscript"/>
        </w:rPr>
        <w:t>2</w:t>
      </w:r>
      <w:r w:rsidR="0076598B" w:rsidRPr="0078486F">
        <w:t xml:space="preserve"> /T )</w:t>
      </w:r>
      <w:r w:rsidR="0076598B">
        <w:t xml:space="preserve"> which is largest for the center </w:t>
      </w:r>
      <w:r w:rsidR="0076598B" w:rsidRPr="0076598B">
        <w:rPr>
          <w:u w:val="single"/>
        </w:rPr>
        <w:t>Y</w:t>
      </w:r>
      <w:r w:rsidR="0076598B">
        <w:t>(</w:t>
      </w:r>
      <w:r w:rsidR="0076598B" w:rsidRPr="0076598B">
        <w:rPr>
          <w:i/>
        </w:rPr>
        <w:t>k</w:t>
      </w:r>
      <w:r w:rsidR="0076598B">
        <w:t xml:space="preserve">) that is nearest the point position </w:t>
      </w:r>
      <w:r w:rsidR="000C548F" w:rsidRPr="0078486F">
        <w:rPr>
          <w:u w:val="single"/>
        </w:rPr>
        <w:t>X</w:t>
      </w:r>
      <w:r w:rsidR="000C548F" w:rsidRPr="0078486F">
        <w:t>(</w:t>
      </w:r>
      <w:r w:rsidR="000C548F" w:rsidRPr="000C548F">
        <w:rPr>
          <w:i/>
        </w:rPr>
        <w:t>x</w:t>
      </w:r>
      <w:r w:rsidR="000C548F">
        <w:t>)</w:t>
      </w:r>
      <w:r w:rsidR="0076598B">
        <w:t>. At very high temperatures, the exponent is near zero and all centers have roughly equal probability – exactly equal at infinite temperature. At large temperatures, all centers coincide with a position</w:t>
      </w:r>
    </w:p>
    <w:p w14:paraId="7EEF5F33" w14:textId="5FA2BEB0" w:rsidR="0076598B" w:rsidRPr="003361E4" w:rsidRDefault="0076598B" w:rsidP="006B18D7">
      <w:r>
        <w:tab/>
      </w:r>
      <w:r>
        <w:tab/>
      </w:r>
      <w:r w:rsidRPr="00150DB0">
        <w:rPr>
          <w:u w:val="single"/>
        </w:rPr>
        <w:t>Y</w:t>
      </w:r>
      <w:r w:rsidRPr="00150DB0">
        <w:t xml:space="preserve">(k) = </w:t>
      </w:r>
      <w:r w:rsidRPr="00150DB0">
        <w:sym w:font="Symbol" w:char="F0E5"/>
      </w:r>
      <w:r w:rsidRPr="000C548F">
        <w:rPr>
          <w:i/>
          <w:vertAlign w:val="subscript"/>
        </w:rPr>
        <w:t>x</w:t>
      </w:r>
      <w:r w:rsidRPr="00150DB0">
        <w:rPr>
          <w:vertAlign w:val="subscript"/>
        </w:rPr>
        <w:t>=1</w:t>
      </w:r>
      <w:r w:rsidRPr="00150DB0">
        <w:rPr>
          <w:vertAlign w:val="superscript"/>
        </w:rPr>
        <w:t>N</w:t>
      </w:r>
      <w:r w:rsidRPr="00150DB0">
        <w:t xml:space="preserve"> </w:t>
      </w:r>
      <w:r w:rsidRPr="00150DB0">
        <w:rPr>
          <w:u w:val="single"/>
        </w:rPr>
        <w:t>X</w:t>
      </w:r>
      <w:r w:rsidRPr="00150DB0">
        <w:t>(</w:t>
      </w:r>
      <w:r w:rsidRPr="000C548F">
        <w:rPr>
          <w:i/>
        </w:rPr>
        <w:t>x</w:t>
      </w:r>
      <w:r w:rsidRPr="00150DB0">
        <w:t>)</w:t>
      </w:r>
      <w:r>
        <w:t xml:space="preserve"> / N</w:t>
      </w:r>
      <w:r>
        <w:tab/>
      </w:r>
      <w:r>
        <w:tab/>
      </w:r>
      <w:r>
        <w:tab/>
      </w:r>
      <w:r>
        <w:tab/>
      </w:r>
      <w:r>
        <w:tab/>
      </w:r>
      <w:r>
        <w:tab/>
        <w:t>(17)</w:t>
      </w:r>
    </w:p>
    <w:p w14:paraId="2C2BFE98" w14:textId="699DD20C" w:rsidR="0078486F" w:rsidRDefault="000C667C" w:rsidP="006B18D7">
      <w:r>
        <w:t>As we anneal and the temperature decreases</w:t>
      </w:r>
      <w:r w:rsidR="002B2171">
        <w:t xml:space="preserve">, the points gradually commit to a center and in the zero temperature limit, one finds a K-means solution with each point associated 100% with the nearest center; the characteristic of the K-means solution. This is an example of “fuzzy clustering” </w:t>
      </w:r>
      <w:r w:rsidR="00DA2D1C">
        <w:fldChar w:fldCharType="begin"/>
      </w:r>
      <w:r w:rsidR="00255A02">
        <w:instrText xml:space="preserve"> ADDIN EN.CITE &lt;EndNote&gt;&lt;Cite&gt;&lt;Author&gt;Makoto Yasuda&lt;/Author&gt;&lt;Year&gt;2011&lt;/Year&gt;&lt;RecNum&gt;4939&lt;/RecNum&gt;&lt;DisplayText&gt;[10]&lt;/DisplayText&gt;&lt;record&gt;&lt;rec-number&gt;4939&lt;/rec-number&gt;&lt;foreign-keys&gt;&lt;key app="EN" db-id="rfx20pr9t5zxtmee0xn5fwzbxvw0r9vz2tee"&gt;4939&lt;/key&gt;&lt;/foreign-keys&gt;&lt;ref-type name="Journal Article"&gt;17&lt;/ref-type&gt;&lt;contributors&gt;&lt;authors&gt;&lt;author&gt;Makoto Yasuda,&lt;/author&gt;&lt;/authors&gt;&lt;/contributors&gt;&lt;titles&gt;&lt;title&gt;Deterministic Annealing Approach to Fuzzy C-Means Clustering Based on Entropy Maximization&lt;/title&gt;&lt;secondary-title&gt;Advances in Fuzzy Systems&lt;/secondary-title&gt;&lt;/titles&gt;&lt;periodical&gt;&lt;full-title&gt;Advances in Fuzzy Systems&lt;/full-title&gt;&lt;/periodical&gt;&lt;pages&gt;9&lt;/pages&gt;&lt;volume&gt;2011&lt;/volume&gt;&lt;dates&gt;&lt;year&gt;2011&lt;/year&gt;&lt;/dates&gt;&lt;urls&gt;&lt;related-urls&gt;&lt;url&gt;http://dx.doi.org/10.1155/2011/960635&lt;/url&gt;&lt;/related-urls&gt;&lt;/urls&gt;&lt;electronic-resource-num&gt;10.1155/2011/960635&lt;/electronic-resource-num&gt;&lt;/record&gt;&lt;/Cite&gt;&lt;/EndNote&gt;</w:instrText>
      </w:r>
      <w:r w:rsidR="00DA2D1C">
        <w:fldChar w:fldCharType="separate"/>
      </w:r>
      <w:r w:rsidR="00255A02">
        <w:rPr>
          <w:noProof/>
        </w:rPr>
        <w:t>[</w:t>
      </w:r>
      <w:hyperlink w:anchor="_ENREF_10" w:tooltip="Makoto Yasuda, 2011 #4939" w:history="1">
        <w:r w:rsidR="0054085B">
          <w:rPr>
            <w:noProof/>
          </w:rPr>
          <w:t>10</w:t>
        </w:r>
      </w:hyperlink>
      <w:r w:rsidR="00255A02">
        <w:rPr>
          <w:noProof/>
        </w:rPr>
        <w:t>]</w:t>
      </w:r>
      <w:r w:rsidR="00DA2D1C">
        <w:fldChar w:fldCharType="end"/>
      </w:r>
      <w:r w:rsidR="00DA2D1C">
        <w:t xml:space="preserve"> which is a related technique to avoid the “early committal” of greedy solution methods that iterate hard constraints. </w:t>
      </w:r>
    </w:p>
    <w:p w14:paraId="640B6809" w14:textId="6D64988E" w:rsidR="00DA2D1C" w:rsidRDefault="00873659" w:rsidP="006B18D7">
      <w:r>
        <w:rPr>
          <w:noProof/>
        </w:rPr>
        <mc:AlternateContent>
          <mc:Choice Requires="wpg">
            <w:drawing>
              <wp:anchor distT="0" distB="0" distL="114300" distR="114300" simplePos="0" relativeHeight="251647488" behindDoc="0" locked="0" layoutInCell="1" allowOverlap="1" wp14:anchorId="3BEC0B62" wp14:editId="771CC916">
                <wp:simplePos x="0" y="0"/>
                <wp:positionH relativeFrom="column">
                  <wp:posOffset>84455</wp:posOffset>
                </wp:positionH>
                <wp:positionV relativeFrom="paragraph">
                  <wp:posOffset>46990</wp:posOffset>
                </wp:positionV>
                <wp:extent cx="2921000" cy="2159635"/>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2921000" cy="2159635"/>
                          <a:chOff x="0" y="0"/>
                          <a:chExt cx="2921171" cy="2159878"/>
                        </a:xfrm>
                      </wpg:grpSpPr>
                      <wps:wsp>
                        <wps:cNvPr id="5" name="Text Box 5"/>
                        <wps:cNvSpPr txBox="1"/>
                        <wps:spPr>
                          <a:xfrm>
                            <a:off x="0" y="1693788"/>
                            <a:ext cx="2921000" cy="466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DA719D" w14:textId="46CA3868" w:rsidR="00A72B9A" w:rsidRPr="00873659" w:rsidRDefault="00A72B9A" w:rsidP="00873659">
                              <w:pPr>
                                <w:ind w:firstLine="0"/>
                                <w:rPr>
                                  <w:i/>
                                  <w:sz w:val="20"/>
                                </w:rPr>
                              </w:pPr>
                              <w:r w:rsidRPr="00873659">
                                <w:rPr>
                                  <w:i/>
                                  <w:sz w:val="20"/>
                                </w:rPr>
                                <w:t>Figure 1: The annealing mechanism for tracking true minima illustrated with 3 temperatures and two false minima at finite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 name="Picture 4" descr="C:\Users\Geoffrey Fox\Desktop\Untitled.bmp"/>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21171" cy="1675377"/>
                          </a:xfrm>
                          <a:prstGeom prst="rect">
                            <a:avLst/>
                          </a:prstGeom>
                          <a:noFill/>
                          <a:ln>
                            <a:noFill/>
                          </a:ln>
                        </pic:spPr>
                      </pic:pic>
                    </wpg:wgp>
                  </a:graphicData>
                </a:graphic>
              </wp:anchor>
            </w:drawing>
          </mc:Choice>
          <mc:Fallback>
            <w:pict>
              <v:group w14:anchorId="3BEC0B62" id="Group 7" o:spid="_x0000_s1026" style="position:absolute;left:0;text-align:left;margin-left:6.65pt;margin-top:3.7pt;width:230pt;height:170.05pt;z-index:251647488" coordsize="29211,21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">
                <v:shapetype id="_x0000_t202" coordsize="21600,21600" o:spt="202" path="m,l,21600r21600,l21600,xe">
                  <v:stroke joinstyle="miter"/>
                  <v:path gradientshapeok="t" o:connecttype="rect"/>
                </v:shapetype>
                <v:shape id="Text Box 5" o:spid="_x0000_s1027" type="#_x0000_t202" style="position:absolute;top:16937;width:29210;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XEcUA&#10;AADaAAAADwAAAGRycy9kb3ducmV2LnhtbESP3WoCMRSE7wt9h3AK3ohmlfrDahQVhBYqxVW8PmxO&#10;N1s3J+sm1bVP3xQKvRxm5htmvmxtJa7U+NKxgkE/AUGcO11yoeB42PamIHxA1lg5JgV38rBcPD7M&#10;MdXuxnu6ZqEQEcI+RQUmhDqV0ueGLPq+q4mj9+EaiyHKppC6wVuE20oOk2QsLZYcFwzWtDGUn7Mv&#10;q2B6f951T+PJ6bN6f12b7+LCb2dUqvPUrmYgArXhP/zXftEKRvB7Jd4A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X9cRxQAAANoAAAAPAAAAAAAAAAAAAAAAAJgCAABkcnMv&#10;ZG93bnJldi54bWxQSwUGAAAAAAQABAD1AAAAigMAAAAA&#10;" fillcolor="white [3201]" stroked="f" strokeweight=".5pt">
                  <v:textbox inset="0,0,0,0">
                    <w:txbxContent>
                      <w:p w14:paraId="4EDA719D" w14:textId="46CA3868" w:rsidR="00A72B9A" w:rsidRPr="00873659" w:rsidRDefault="00A72B9A" w:rsidP="00873659">
                        <w:pPr>
                          <w:ind w:firstLine="0"/>
                          <w:rPr>
                            <w:i/>
                            <w:sz w:val="20"/>
                          </w:rPr>
                        </w:pPr>
                        <w:r w:rsidRPr="00873659">
                          <w:rPr>
                            <w:i/>
                            <w:sz w:val="20"/>
                          </w:rPr>
                          <w:t>Figure 1: The annealing mechanism for tracking true minima illustrated with 3 temperatures and two false minima at finite temperatur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29211;height:167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vO7DAAAA2gAAAA8AAABkcnMvZG93bnJldi54bWxEj0trwkAUhfeF/ofhFtyZidKKxIwihUrA&#10;jY924e6auSajmTshMzXpv3cKhS4P5/Fx8tVgG3GnzhvHCiZJCoK4dNpwpeDz+DGeg/ABWWPjmBT8&#10;kIfV8vkpx0y7nvd0P4RKxBH2GSqoQ2gzKX1Zk0WfuJY4ehfXWQxRdpXUHfZx3DZymqYzadFwJNTY&#10;0ntN5e3wbSOEL2/XXVqdvsxm3sjd9VwMZqvU6GVYL0AEGsJ/+K9daAWv8Hsl3gC5f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r+87sMAAADaAAAADwAAAAAAAAAAAAAAAACf&#10;AgAAZHJzL2Rvd25yZXYueG1sUEsFBgAAAAAEAAQA9wAAAI8DAAAAAA==&#10;">
                  <v:imagedata r:id="rId8" o:title="Untitled"/>
                  <v:path arrowok="t"/>
                </v:shape>
                <w10:wrap type="square"/>
              </v:group>
            </w:pict>
          </mc:Fallback>
        </mc:AlternateContent>
      </w:r>
      <w:r w:rsidR="00DA2D1C">
        <w:t xml:space="preserve">The idea behind annealing </w:t>
      </w:r>
      <w:r>
        <w:t xml:space="preserve">shown in figure 1, </w:t>
      </w:r>
      <w:r w:rsidR="00DA2D1C">
        <w:t xml:space="preserve">is that there are no false minima at high (infinite) temperature as </w:t>
      </w:r>
      <w:r w:rsidR="00804AF5">
        <w:t xml:space="preserve">the </w:t>
      </w:r>
      <w:r w:rsidR="00DA2D1C">
        <w:t>objective function is totally smooth</w:t>
      </w:r>
      <w:r w:rsidR="00804AF5">
        <w:t xml:space="preserve"> there</w:t>
      </w:r>
      <w:r w:rsidR="00DA2D1C">
        <w:t>; thus we have properly minimized the free energy there. As we lower the temperature we start at minimum solution at higher temperature and as long as we cool slowly, we are near the minima at lower temperature and not likely to get trapped</w:t>
      </w:r>
      <w:r w:rsidR="002C4CD5">
        <w:t>; thus annealing – as seen in the physical forge – is robust</w:t>
      </w:r>
      <w:r w:rsidR="00BB23A5">
        <w:t xml:space="preserve"> as long as temperature lowered slow enough (we will discuss criteria for this below)</w:t>
      </w:r>
      <w:r w:rsidR="002C4CD5">
        <w:t xml:space="preserve">. </w:t>
      </w:r>
      <w:r w:rsidR="00FE2E5C">
        <w:t>The rough dependence of objective function on center positions can lead to false minima at finite temperature with no annealing as shown by temperatures T</w:t>
      </w:r>
      <w:r w:rsidR="00FE2E5C" w:rsidRPr="00FE2E5C">
        <w:rPr>
          <w:vertAlign w:val="subscript"/>
        </w:rPr>
        <w:t>2</w:t>
      </w:r>
      <w:r w:rsidR="00FE2E5C">
        <w:t xml:space="preserve"> and T</w:t>
      </w:r>
      <w:r w:rsidR="00FE2E5C" w:rsidRPr="00FE2E5C">
        <w:rPr>
          <w:vertAlign w:val="subscript"/>
        </w:rPr>
        <w:t>3</w:t>
      </w:r>
      <w:r w:rsidR="00FE2E5C">
        <w:t xml:space="preserve"> of the figure. </w:t>
      </w:r>
      <w:r w:rsidR="002C4CD5">
        <w:t>We are approximating this process in deterministic annealing. This approximation involves replacing integrals by evaluations of functions by their mean value. This is motivated (justified) by the sharp peak in the integrand</w:t>
      </w:r>
      <w:r w:rsidR="00BB23A5">
        <w:t>s of equations (5) and (7).</w:t>
      </w:r>
    </w:p>
    <w:p w14:paraId="290766FA" w14:textId="77E3B384" w:rsidR="00BB23A5" w:rsidRPr="003361E4" w:rsidRDefault="00BB23A5" w:rsidP="00BB23A5">
      <w:pPr>
        <w:pStyle w:val="Heading2"/>
      </w:pPr>
      <w:r>
        <w:t xml:space="preserve">Multiscale (Hierarchical) </w:t>
      </w:r>
      <w:r w:rsidR="004B291F">
        <w:t xml:space="preserve">and Continuous </w:t>
      </w:r>
      <w:r>
        <w:t>Clustering</w:t>
      </w:r>
    </w:p>
    <w:p w14:paraId="31131B38" w14:textId="2C6944E8" w:rsidR="001D4E56" w:rsidRDefault="0078486F" w:rsidP="006B18D7">
      <w:r w:rsidRPr="0078486F">
        <w:t>In many problems, decreasing temperature is a classic multiscale step with finer resolution being used as temperature T decreases. Note from equations (9) and (10) that we have factors like (</w:t>
      </w:r>
      <w:r w:rsidRPr="0078486F">
        <w:rPr>
          <w:u w:val="single"/>
        </w:rPr>
        <w:t>X</w:t>
      </w:r>
      <w:r w:rsidRPr="0078486F">
        <w:t>(</w:t>
      </w:r>
      <w:r w:rsidR="001F314A" w:rsidRPr="001F314A">
        <w:rPr>
          <w:i/>
        </w:rPr>
        <w:t>x</w:t>
      </w:r>
      <w:r w:rsidRPr="0078486F">
        <w:t>)</w:t>
      </w:r>
      <w:r w:rsidR="00341A31">
        <w:t xml:space="preserve"> </w:t>
      </w:r>
      <w:r w:rsidRPr="0078486F">
        <w:t xml:space="preserve">- </w:t>
      </w:r>
      <w:r w:rsidRPr="0078486F">
        <w:rPr>
          <w:u w:val="single"/>
        </w:rPr>
        <w:t>Y</w:t>
      </w:r>
      <w:r w:rsidRPr="0078486F">
        <w:t>(</w:t>
      </w:r>
      <w:r w:rsidRPr="0078486F">
        <w:rPr>
          <w:i/>
          <w:iCs/>
        </w:rPr>
        <w:t>k</w:t>
      </w:r>
      <w:r w:rsidRPr="0078486F">
        <w:t>))</w:t>
      </w:r>
      <w:r w:rsidRPr="0078486F">
        <w:rPr>
          <w:vertAlign w:val="superscript"/>
        </w:rPr>
        <w:t>2</w:t>
      </w:r>
      <w:r w:rsidRPr="0078486F">
        <w:t xml:space="preserve"> / T and √T acts as a distance scale. In clustering there is just one cluster at infinite temperature (the starting point) at the mean position over all points. </w:t>
      </w:r>
      <w:r w:rsidR="004E26D8">
        <w:t>We already noted this above with the universal formula of equation (17) with all centers at the centroid. A critical feature of deterministic annealing</w:t>
      </w:r>
      <w:r w:rsidR="004B291F">
        <w:t xml:space="preserve"> is that unlike K-means, one need not feed in the “required” number of clusters. Rather o</w:t>
      </w:r>
      <w:r w:rsidRPr="0078486F">
        <w:t xml:space="preserve">ne can start with just one cluster </w:t>
      </w:r>
      <w:r w:rsidRPr="0078486F">
        <w:lastRenderedPageBreak/>
        <w:t>and decrease temperature</w:t>
      </w:r>
      <w:r w:rsidR="004B291F">
        <w:t xml:space="preserve"> from the highest value</w:t>
      </w:r>
      <w:r w:rsidRPr="0078486F">
        <w:t>. The system becomes unstable and additional clusters “pop” out in what is a phase transition in the physics interpretation of the system</w:t>
      </w:r>
      <w:r w:rsidR="00BB23A5">
        <w:t xml:space="preserve"> </w:t>
      </w:r>
      <w:r w:rsidR="004E26D8">
        <w:fldChar w:fldCharType="begin"/>
      </w:r>
      <w:r w:rsidR="00A72B9A">
        <w:instrText xml:space="preserve"> ADDIN EN.CITE &lt;EndNote&gt;&lt;Cite&gt;&lt;Author&gt;Kenneth Rose&lt;/Author&gt;&lt;Year&gt;1990&lt;/Year&gt;&lt;RecNum&gt;2698&lt;/RecNum&gt;&lt;DisplayText&gt;[7]&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sidR="004E26D8">
        <w:fldChar w:fldCharType="separate"/>
      </w:r>
      <w:r w:rsidR="00A72B9A">
        <w:rPr>
          <w:noProof/>
        </w:rPr>
        <w:t>[</w:t>
      </w:r>
      <w:hyperlink w:anchor="_ENREF_7" w:tooltip="Kenneth Rose, 1990 #2698" w:history="1">
        <w:r w:rsidR="0054085B">
          <w:rPr>
            <w:noProof/>
          </w:rPr>
          <w:t>7</w:t>
        </w:r>
      </w:hyperlink>
      <w:r w:rsidR="00A72B9A">
        <w:rPr>
          <w:noProof/>
        </w:rPr>
        <w:t>]</w:t>
      </w:r>
      <w:r w:rsidR="004E26D8">
        <w:fldChar w:fldCharType="end"/>
      </w:r>
      <w:r w:rsidRPr="0078486F">
        <w:t xml:space="preserve">. </w:t>
      </w:r>
      <w:r w:rsidR="00D32A4C">
        <w:t xml:space="preserve">This is illustrated in figure 2, showing that if one has two identical centers </w:t>
      </w:r>
      <w:r w:rsidR="00D32A4C" w:rsidRPr="00D32A4C">
        <w:rPr>
          <w:u w:val="single"/>
        </w:rPr>
        <w:t>Y</w:t>
      </w:r>
      <w:r w:rsidR="00D32A4C">
        <w:t>(</w:t>
      </w:r>
      <w:r w:rsidR="00D32A4C" w:rsidRPr="00D32A4C">
        <w:rPr>
          <w:i/>
        </w:rPr>
        <w:t>k</w:t>
      </w:r>
      <w:r w:rsidR="00D32A4C" w:rsidRPr="00D32A4C">
        <w:rPr>
          <w:vertAlign w:val="subscript"/>
        </w:rPr>
        <w:t>A</w:t>
      </w:r>
      <w:r w:rsidR="00D32A4C">
        <w:t xml:space="preserve">) = </w:t>
      </w:r>
      <w:r w:rsidR="00D32A4C" w:rsidRPr="00D32A4C">
        <w:rPr>
          <w:u w:val="single"/>
        </w:rPr>
        <w:t>Y</w:t>
      </w:r>
      <w:r w:rsidR="00D32A4C">
        <w:t>(</w:t>
      </w:r>
      <w:r w:rsidR="00D32A4C" w:rsidRPr="00D32A4C">
        <w:rPr>
          <w:i/>
        </w:rPr>
        <w:t>k</w:t>
      </w:r>
      <w:r w:rsidR="00D32A4C" w:rsidRPr="00D32A4C">
        <w:rPr>
          <w:vertAlign w:val="subscript"/>
        </w:rPr>
        <w:t>B</w:t>
      </w:r>
      <w:r w:rsidR="00D32A4C">
        <w:t xml:space="preserve">), at a phase transition, the system is unstable to the combination  </w:t>
      </w:r>
      <w:r w:rsidR="00D32A4C" w:rsidRPr="00D32A4C">
        <w:rPr>
          <w:u w:val="single"/>
        </w:rPr>
        <w:t>Y</w:t>
      </w:r>
      <w:r w:rsidR="00D32A4C">
        <w:t>(</w:t>
      </w:r>
      <w:r w:rsidR="00D32A4C" w:rsidRPr="00D32A4C">
        <w:rPr>
          <w:i/>
        </w:rPr>
        <w:t>k</w:t>
      </w:r>
      <w:r w:rsidR="00D32A4C" w:rsidRPr="00D32A4C">
        <w:rPr>
          <w:vertAlign w:val="subscript"/>
        </w:rPr>
        <w:t>A</w:t>
      </w:r>
      <w:r w:rsidR="00D32A4C">
        <w:t xml:space="preserve">) - </w:t>
      </w:r>
      <w:r w:rsidR="00D32A4C" w:rsidRPr="00D32A4C">
        <w:rPr>
          <w:u w:val="single"/>
        </w:rPr>
        <w:t>Y</w:t>
      </w:r>
      <w:r w:rsidR="00D32A4C">
        <w:t>(</w:t>
      </w:r>
      <w:r w:rsidR="00D32A4C" w:rsidRPr="00D32A4C">
        <w:rPr>
          <w:i/>
        </w:rPr>
        <w:t>k</w:t>
      </w:r>
      <w:r w:rsidR="00D32A4C" w:rsidRPr="00D32A4C">
        <w:rPr>
          <w:vertAlign w:val="subscript"/>
        </w:rPr>
        <w:t>B</w:t>
      </w:r>
      <w:r w:rsidR="00D32A4C">
        <w:t xml:space="preserve">). </w:t>
      </w:r>
      <w:r w:rsidR="004B291F">
        <w:t xml:space="preserve">There are two </w:t>
      </w:r>
      <w:r w:rsidR="00FE2E5C">
        <w:t xml:space="preserve">rather different </w:t>
      </w:r>
      <w:r w:rsidR="004B291F">
        <w:t xml:space="preserve">ways these phase transitions can be found. </w:t>
      </w:r>
      <w:r w:rsidR="002207F4">
        <w:t>In the first</w:t>
      </w:r>
      <w:r w:rsidR="00341A31">
        <w:t xml:space="preserve"> method,</w:t>
      </w:r>
      <w:r w:rsidR="002207F4">
        <w:t xml:space="preserve"> one inserts multiple potential centers at each site and at every temperature, test stability by perturbing half in one direction and half in the opposite direction. </w:t>
      </w:r>
    </w:p>
    <w:p w14:paraId="7A8EAE05" w14:textId="216753C8" w:rsidR="00BB23A5" w:rsidRDefault="00341A31" w:rsidP="006B18D7">
      <w:r>
        <w:rPr>
          <w:noProof/>
        </w:rPr>
        <mc:AlternateContent>
          <mc:Choice Requires="wpg">
            <w:drawing>
              <wp:anchor distT="0" distB="0" distL="114300" distR="114300" simplePos="0" relativeHeight="251676160" behindDoc="1" locked="0" layoutInCell="1" allowOverlap="1" wp14:anchorId="27B44781" wp14:editId="65FEA1F6">
                <wp:simplePos x="0" y="0"/>
                <wp:positionH relativeFrom="column">
                  <wp:posOffset>0</wp:posOffset>
                </wp:positionH>
                <wp:positionV relativeFrom="page">
                  <wp:posOffset>1484630</wp:posOffset>
                </wp:positionV>
                <wp:extent cx="2103120" cy="1755140"/>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103120" cy="1755140"/>
                          <a:chOff x="0" y="6138"/>
                          <a:chExt cx="2098824" cy="1590440"/>
                        </a:xfrm>
                      </wpg:grpSpPr>
                      <pic:pic xmlns:pic="http://schemas.openxmlformats.org/drawingml/2006/picture">
                        <pic:nvPicPr>
                          <pic:cNvPr id="8" name="Picture 8" descr="C:\Users\Geoffrey Fox\Desktop\Untitled.bmp"/>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30686" y="6138"/>
                            <a:ext cx="2006770" cy="1190561"/>
                          </a:xfrm>
                          <a:prstGeom prst="rect">
                            <a:avLst/>
                          </a:prstGeom>
                          <a:noFill/>
                          <a:ln>
                            <a:noFill/>
                          </a:ln>
                        </pic:spPr>
                      </pic:pic>
                      <wps:wsp>
                        <wps:cNvPr id="10" name="Text Box 10"/>
                        <wps:cNvSpPr txBox="1"/>
                        <wps:spPr>
                          <a:xfrm>
                            <a:off x="0" y="1190561"/>
                            <a:ext cx="2098824" cy="40601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50C5A9" w14:textId="749835B4" w:rsidR="00341A31" w:rsidRPr="00D32A4C" w:rsidRDefault="00341A31" w:rsidP="00341A31">
                              <w:pPr>
                                <w:ind w:firstLine="0"/>
                                <w:rPr>
                                  <w:i/>
                                  <w:sz w:val="20"/>
                                </w:rPr>
                              </w:pPr>
                              <w:r w:rsidRPr="00D32A4C">
                                <w:rPr>
                                  <w:i/>
                                  <w:sz w:val="20"/>
                                </w:rPr>
                                <w:t xml:space="preserve">Figure 2: Stable and Unstable behavior of Free Energy </w:t>
                              </w:r>
                              <w:r>
                                <w:rPr>
                                  <w:i/>
                                  <w:sz w:val="20"/>
                                </w:rPr>
                                <w:t xml:space="preserve">F </w:t>
                              </w:r>
                              <w:r w:rsidRPr="00D32A4C">
                                <w:rPr>
                                  <w:i/>
                                  <w:sz w:val="20"/>
                                </w:rPr>
                                <w:t>w</w:t>
                              </w:r>
                              <w:r>
                                <w:rPr>
                                  <w:i/>
                                  <w:sz w:val="20"/>
                                </w:rPr>
                                <w:t>.</w:t>
                              </w:r>
                              <w:r w:rsidRPr="00D32A4C">
                                <w:rPr>
                                  <w:i/>
                                  <w:sz w:val="20"/>
                                </w:rPr>
                                <w:t>r</w:t>
                              </w:r>
                              <w:r>
                                <w:rPr>
                                  <w:i/>
                                  <w:sz w:val="20"/>
                                </w:rPr>
                                <w:t>.</w:t>
                              </w:r>
                              <w:r w:rsidRPr="00D32A4C">
                                <w:rPr>
                                  <w:i/>
                                  <w:sz w:val="20"/>
                                </w:rPr>
                                <w:t>t</w:t>
                              </w:r>
                              <w:r>
                                <w:rPr>
                                  <w:i/>
                                  <w:sz w:val="20"/>
                                </w:rPr>
                                <w:t>.</w:t>
                              </w:r>
                              <w:r w:rsidRPr="00D32A4C">
                                <w:rPr>
                                  <w:i/>
                                  <w:sz w:val="20"/>
                                </w:rPr>
                                <w:t xml:space="preserve"> </w:t>
                              </w:r>
                              <w:r>
                                <w:rPr>
                                  <w:i/>
                                  <w:sz w:val="20"/>
                                </w:rPr>
                                <w:t xml:space="preserve">positions of </w:t>
                              </w:r>
                              <w:r w:rsidRPr="00D32A4C">
                                <w:rPr>
                                  <w:i/>
                                  <w:sz w:val="20"/>
                                </w:rPr>
                                <w:t>perturbing cen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B44781" id="Group 11" o:spid="_x0000_s1029" style="position:absolute;left:0;text-align:left;margin-left:0;margin-top:116.9pt;width:165.6pt;height:138.2pt;z-index:-251640320;mso-position-vertical-relative:page;mso-width-relative:margin;mso-height-relative:margin" coordorigin=",61" coordsize="20988,15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">
                <v:shape id="Picture 8" o:spid="_x0000_s1030" type="#_x0000_t75" style="position:absolute;left:306;top:61;width:20068;height:11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fBJDBAAAA2gAAAA8AAABkcnMvZG93bnJldi54bWxET8tqwkAU3Rf8h+EK7uokIqVGRxFFbKH4&#10;RlxeM9ckmLkTMlOT/r2zKLg8nPdk1ppSPKh2hWUFcT8CQZxaXXCm4HRcvX+CcB5ZY2mZFPyRg9m0&#10;8zbBRNuG9/Q4+EyEEHYJKsi9rxIpXZqTQde3FXHgbrY26AOsM6lrbEK4KeUgij6kwYJDQ44VLXJK&#10;74dfoyC7Hke0/W7OcbG7/GzW8XI/HC2V6nXb+RiEp9a/xP/uL60gbA1Xwg2Q0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MfBJDBAAAA2gAAAA8AAAAAAAAAAAAAAAAAnwIA&#10;AGRycy9kb3ducmV2LnhtbFBLBQYAAAAABAAEAPcAAACNAwAAAAA=&#10;">
                  <v:imagedata r:id="rId10" o:title="Untitled"/>
                  <v:path arrowok="t"/>
                </v:shape>
                <v:shape id="Text Box 10" o:spid="_x0000_s1031" type="#_x0000_t202" style="position:absolute;top:11905;width:20988;height:40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nbMYA&#10;AADbAAAADwAAAGRycy9kb3ducmV2LnhtbESPQWsCQQyF7wX/wxDBS6mzSrGydRQVhBYqUls8h510&#10;Z+tOZt2Z6tpfbw6F3hLey3tfZovO1+pMbawCGxgNM1DERbAVlwY+PzYPU1AxIVusA5OBK0VYzHt3&#10;M8xtuPA7nfepVBLCMUcDLqUm1zoWjjzGYWiIRfsKrccka1tq2+JFwn2tx1k20R4rlgaHDa0dFcf9&#10;jzcwvT5u7w+Tp8N3vXtdud/yxG9HNGbQ75bPoBJ16d/8d/1iBV/o5RcZQM9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nbMYAAADbAAAADwAAAAAAAAAAAAAAAACYAgAAZHJz&#10;L2Rvd25yZXYueG1sUEsFBgAAAAAEAAQA9QAAAIsDAAAAAA==&#10;" fillcolor="white [3201]" stroked="f" strokeweight=".5pt">
                  <v:textbox inset="0,0,0,0">
                    <w:txbxContent>
                      <w:p w14:paraId="6850C5A9" w14:textId="749835B4" w:rsidR="00341A31" w:rsidRPr="00D32A4C" w:rsidRDefault="00341A31" w:rsidP="00341A31">
                        <w:pPr>
                          <w:ind w:firstLine="0"/>
                          <w:rPr>
                            <w:i/>
                            <w:sz w:val="20"/>
                          </w:rPr>
                        </w:pPr>
                        <w:r w:rsidRPr="00D32A4C">
                          <w:rPr>
                            <w:i/>
                            <w:sz w:val="20"/>
                          </w:rPr>
                          <w:t xml:space="preserve">Figure 2: Stable and Unstable behavior of Free Energy </w:t>
                        </w:r>
                        <w:r>
                          <w:rPr>
                            <w:i/>
                            <w:sz w:val="20"/>
                          </w:rPr>
                          <w:t xml:space="preserve">F </w:t>
                        </w:r>
                        <w:r w:rsidRPr="00D32A4C">
                          <w:rPr>
                            <w:i/>
                            <w:sz w:val="20"/>
                          </w:rPr>
                          <w:t>w</w:t>
                        </w:r>
                        <w:r>
                          <w:rPr>
                            <w:i/>
                            <w:sz w:val="20"/>
                          </w:rPr>
                          <w:t>.</w:t>
                        </w:r>
                        <w:r w:rsidRPr="00D32A4C">
                          <w:rPr>
                            <w:i/>
                            <w:sz w:val="20"/>
                          </w:rPr>
                          <w:t>r</w:t>
                        </w:r>
                        <w:r>
                          <w:rPr>
                            <w:i/>
                            <w:sz w:val="20"/>
                          </w:rPr>
                          <w:t>.</w:t>
                        </w:r>
                        <w:r w:rsidRPr="00D32A4C">
                          <w:rPr>
                            <w:i/>
                            <w:sz w:val="20"/>
                          </w:rPr>
                          <w:t>t</w:t>
                        </w:r>
                        <w:r>
                          <w:rPr>
                            <w:i/>
                            <w:sz w:val="20"/>
                          </w:rPr>
                          <w:t>.</w:t>
                        </w:r>
                        <w:r w:rsidRPr="00D32A4C">
                          <w:rPr>
                            <w:i/>
                            <w:sz w:val="20"/>
                          </w:rPr>
                          <w:t xml:space="preserve"> </w:t>
                        </w:r>
                        <w:r>
                          <w:rPr>
                            <w:i/>
                            <w:sz w:val="20"/>
                          </w:rPr>
                          <w:t xml:space="preserve">positions of </w:t>
                        </w:r>
                        <w:r w:rsidRPr="00D32A4C">
                          <w:rPr>
                            <w:i/>
                            <w:sz w:val="20"/>
                          </w:rPr>
                          <w:t>perturbing centers</w:t>
                        </w:r>
                      </w:p>
                    </w:txbxContent>
                  </v:textbox>
                </v:shape>
                <w10:wrap type="square" anchory="page"/>
              </v:group>
            </w:pict>
          </mc:Fallback>
        </mc:AlternateContent>
      </w:r>
      <w:r w:rsidR="002207F4">
        <w:t xml:space="preserve">In the second method which my software uses, one calculates the second derivative of the free energy (the first derivative is of course zero) and tests for negative eigenvalues. This method can be quite time consuming but has advantage that it also gives a direction in which to perturb the centers. </w:t>
      </w:r>
      <w:r>
        <w:t xml:space="preserve">It was introduced in </w:t>
      </w:r>
      <w:r w:rsidR="009B6CD3">
        <w:t xml:space="preserve">vector </w:t>
      </w:r>
      <w:r>
        <w:t xml:space="preserve">case by Rose </w:t>
      </w:r>
      <w:r>
        <w:fldChar w:fldCharType="begin"/>
      </w:r>
      <w: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fldChar w:fldCharType="separate"/>
      </w:r>
      <w:r>
        <w:rPr>
          <w:noProof/>
        </w:rPr>
        <w:t>[</w:t>
      </w:r>
      <w:hyperlink w:anchor="_ENREF_4" w:tooltip="Ken Rose, 1998 #2697" w:history="1">
        <w:r w:rsidR="0054085B">
          <w:rPr>
            <w:noProof/>
          </w:rPr>
          <w:t>4</w:t>
        </w:r>
      </w:hyperlink>
      <w:r>
        <w:rPr>
          <w:noProof/>
        </w:rPr>
        <w:t>]</w:t>
      </w:r>
      <w:r>
        <w:fldChar w:fldCharType="end"/>
      </w:r>
      <w:r>
        <w:t xml:space="preserve"> without details and our extensions for the non</w:t>
      </w:r>
      <w:r w:rsidR="009B6CD3">
        <w:t xml:space="preserve"> vector</w:t>
      </w:r>
      <w:r>
        <w:t xml:space="preserve"> case are new. </w:t>
      </w:r>
      <w:r w:rsidR="002207F4">
        <w:t xml:space="preserve">It also gives one an understanding of nature of instability. If one </w:t>
      </w:r>
      <w:r w:rsidR="001D4E56">
        <w:t>calculates</w:t>
      </w:r>
      <w:r w:rsidR="002207F4">
        <w:t xml:space="preserve"> the second derivative for the </w:t>
      </w:r>
      <w:r w:rsidR="009B6CD3">
        <w:t xml:space="preserve">vector </w:t>
      </w:r>
      <w:r w:rsidR="002207F4">
        <w:t xml:space="preserve">space clustering and </w:t>
      </w:r>
      <w:r w:rsidR="00050072">
        <w:t>transforms</w:t>
      </w:r>
      <w:r w:rsidR="002207F4">
        <w:t xml:space="preserve"> to the </w:t>
      </w:r>
      <w:r w:rsidR="00050072">
        <w:t xml:space="preserve">local </w:t>
      </w:r>
      <w:r w:rsidR="001D4E56">
        <w:t xml:space="preserve">eigendirections </w:t>
      </w:r>
      <w:r w:rsidR="001D4E56" w:rsidRPr="00D32A4C">
        <w:rPr>
          <w:u w:val="single"/>
        </w:rPr>
        <w:t>Y</w:t>
      </w:r>
      <w:r w:rsidR="001D4E56">
        <w:t>(</w:t>
      </w:r>
      <w:r w:rsidR="001D4E56" w:rsidRPr="00D32A4C">
        <w:rPr>
          <w:i/>
        </w:rPr>
        <w:t>k</w:t>
      </w:r>
      <w:r w:rsidR="001D4E56" w:rsidRPr="00D32A4C">
        <w:rPr>
          <w:vertAlign w:val="subscript"/>
        </w:rPr>
        <w:t>A</w:t>
      </w:r>
      <w:r w:rsidR="001D4E56">
        <w:t xml:space="preserve">) - </w:t>
      </w:r>
      <w:r w:rsidR="001D4E56" w:rsidRPr="00D32A4C">
        <w:rPr>
          <w:u w:val="single"/>
        </w:rPr>
        <w:t>Y</w:t>
      </w:r>
      <w:r w:rsidR="001D4E56">
        <w:t>(</w:t>
      </w:r>
      <w:r w:rsidR="001D4E56" w:rsidRPr="00D32A4C">
        <w:rPr>
          <w:i/>
        </w:rPr>
        <w:t>k</w:t>
      </w:r>
      <w:r w:rsidR="001D4E56" w:rsidRPr="00D32A4C">
        <w:rPr>
          <w:vertAlign w:val="subscript"/>
        </w:rPr>
        <w:t>B</w:t>
      </w:r>
      <w:r w:rsidR="001D4E56">
        <w:t xml:space="preserve">). and </w:t>
      </w:r>
      <w:r w:rsidR="001D4E56" w:rsidRPr="00D32A4C">
        <w:rPr>
          <w:u w:val="single"/>
        </w:rPr>
        <w:t>Y</w:t>
      </w:r>
      <w:r w:rsidR="001D4E56">
        <w:t>(</w:t>
      </w:r>
      <w:r w:rsidR="001D4E56" w:rsidRPr="00D32A4C">
        <w:rPr>
          <w:i/>
        </w:rPr>
        <w:t>k</w:t>
      </w:r>
      <w:r w:rsidR="001D4E56" w:rsidRPr="00D32A4C">
        <w:rPr>
          <w:vertAlign w:val="subscript"/>
        </w:rPr>
        <w:t>A</w:t>
      </w:r>
      <w:r w:rsidR="001D4E56">
        <w:t xml:space="preserve">) + </w:t>
      </w:r>
      <w:r w:rsidR="001D4E56" w:rsidRPr="00D32A4C">
        <w:rPr>
          <w:u w:val="single"/>
        </w:rPr>
        <w:t>Y</w:t>
      </w:r>
      <w:r w:rsidR="001D4E56">
        <w:t>(</w:t>
      </w:r>
      <w:r w:rsidR="001D4E56" w:rsidRPr="00D32A4C">
        <w:rPr>
          <w:i/>
        </w:rPr>
        <w:t>k</w:t>
      </w:r>
      <w:r w:rsidR="001D4E56" w:rsidRPr="00D32A4C">
        <w:rPr>
          <w:vertAlign w:val="subscript"/>
        </w:rPr>
        <w:t>B</w:t>
      </w:r>
      <w:r w:rsidR="001D4E56">
        <w:t xml:space="preserve">), then one find that instability corresponds to  a negative eigenvalue of </w:t>
      </w:r>
      <w:r w:rsidR="00C07CCE">
        <w:t>D</w:t>
      </w:r>
      <w:r w:rsidR="001D4E56">
        <w:t xml:space="preserve"> by </w:t>
      </w:r>
      <w:r w:rsidR="00C07CCE">
        <w:t>D</w:t>
      </w:r>
      <w:r w:rsidR="001D4E56">
        <w:t xml:space="preserve"> matrix </w:t>
      </w:r>
      <w:r w:rsidR="001D4E56">
        <w:sym w:font="Symbol" w:char="F047"/>
      </w:r>
      <w:r>
        <w:t xml:space="preserve"> </w:t>
      </w:r>
      <w:r w:rsidR="001D4E56" w:rsidRPr="001D4E56">
        <w:t xml:space="preserve">given </w:t>
      </w:r>
      <w:r w:rsidR="00C07CCE">
        <w:t xml:space="preserve">in equation (18) </w:t>
      </w:r>
      <w:r w:rsidR="00E76302">
        <w:t xml:space="preserve">for the unstable combination  </w:t>
      </w:r>
      <w:r w:rsidR="00E76302" w:rsidRPr="00D32A4C">
        <w:rPr>
          <w:u w:val="single"/>
        </w:rPr>
        <w:t>Y</w:t>
      </w:r>
      <w:r w:rsidR="00E76302">
        <w:t>(</w:t>
      </w:r>
      <w:r w:rsidR="00E76302" w:rsidRPr="00D32A4C">
        <w:rPr>
          <w:i/>
        </w:rPr>
        <w:t>k</w:t>
      </w:r>
      <w:r w:rsidR="00E76302" w:rsidRPr="00D32A4C">
        <w:rPr>
          <w:vertAlign w:val="subscript"/>
        </w:rPr>
        <w:t>A</w:t>
      </w:r>
      <w:r w:rsidR="00E76302">
        <w:t xml:space="preserve">) - </w:t>
      </w:r>
      <w:r w:rsidR="00E76302" w:rsidRPr="00D32A4C">
        <w:rPr>
          <w:u w:val="single"/>
        </w:rPr>
        <w:t>Y</w:t>
      </w:r>
      <w:r w:rsidR="00E76302">
        <w:t>(</w:t>
      </w:r>
      <w:r w:rsidR="00E76302" w:rsidRPr="00D32A4C">
        <w:rPr>
          <w:i/>
        </w:rPr>
        <w:t>k</w:t>
      </w:r>
      <w:r w:rsidR="00E76302" w:rsidRPr="00D32A4C">
        <w:rPr>
          <w:vertAlign w:val="subscript"/>
        </w:rPr>
        <w:t>B</w:t>
      </w:r>
      <w:r w:rsidR="00E76302">
        <w:t xml:space="preserve">) </w:t>
      </w:r>
      <w:r w:rsidR="00C07CCE">
        <w:t xml:space="preserve">below where D is dimension of </w:t>
      </w:r>
      <w:r w:rsidR="009B6CD3">
        <w:t xml:space="preserve">vector </w:t>
      </w:r>
      <w:r w:rsidR="00C07CCE">
        <w:t xml:space="preserve">space and </w:t>
      </w:r>
      <w:r w:rsidR="00C07CCE" w:rsidRPr="00C07CCE">
        <w:rPr>
          <w:i/>
        </w:rPr>
        <w:t>i</w:t>
      </w:r>
      <w:r w:rsidR="00C07CCE">
        <w:t xml:space="preserve"> and </w:t>
      </w:r>
      <w:r w:rsidR="00C07CCE" w:rsidRPr="00C07CCE">
        <w:rPr>
          <w:i/>
        </w:rPr>
        <w:t>j</w:t>
      </w:r>
      <w:r w:rsidR="00C07CCE">
        <w:t xml:space="preserve"> run over vector components.</w:t>
      </w:r>
      <w:r w:rsidR="00E76302">
        <w:t xml:space="preserve"> The stable combination </w:t>
      </w:r>
      <w:r w:rsidR="00E76302" w:rsidRPr="00D32A4C">
        <w:rPr>
          <w:u w:val="single"/>
        </w:rPr>
        <w:t>Y</w:t>
      </w:r>
      <w:r w:rsidR="00E76302">
        <w:t>(</w:t>
      </w:r>
      <w:r w:rsidR="00E76302" w:rsidRPr="00D32A4C">
        <w:rPr>
          <w:i/>
        </w:rPr>
        <w:t>k</w:t>
      </w:r>
      <w:r w:rsidR="00E76302" w:rsidRPr="00D32A4C">
        <w:rPr>
          <w:vertAlign w:val="subscript"/>
        </w:rPr>
        <w:t>A</w:t>
      </w:r>
      <w:r w:rsidR="00E76302">
        <w:t xml:space="preserve">) + </w:t>
      </w:r>
      <w:r w:rsidR="00E76302" w:rsidRPr="00D32A4C">
        <w:rPr>
          <w:u w:val="single"/>
        </w:rPr>
        <w:t>Y</w:t>
      </w:r>
      <w:r w:rsidR="00E76302">
        <w:t>(</w:t>
      </w:r>
      <w:r w:rsidR="00E76302" w:rsidRPr="00D32A4C">
        <w:rPr>
          <w:i/>
        </w:rPr>
        <w:t>k</w:t>
      </w:r>
      <w:r w:rsidR="00E76302" w:rsidRPr="00D32A4C">
        <w:rPr>
          <w:vertAlign w:val="subscript"/>
        </w:rPr>
        <w:t>B</w:t>
      </w:r>
      <w:r w:rsidR="00E76302">
        <w:t>) is position of mean of two centers and the instability corresponds to their splitting apart.</w:t>
      </w:r>
    </w:p>
    <w:p w14:paraId="18C51022" w14:textId="77777777" w:rsidR="007F72E5" w:rsidRPr="001D4E56" w:rsidRDefault="007F72E5" w:rsidP="006B18D7">
      <w:pPr>
        <w:rPr>
          <w:sz w:val="20"/>
        </w:rPr>
      </w:pPr>
    </w:p>
    <w:p w14:paraId="549866CE" w14:textId="0F42F4B8" w:rsidR="001D4E56" w:rsidRDefault="001D4E56" w:rsidP="006B18D7">
      <w:r>
        <w:sym w:font="Symbol" w:char="F047"/>
      </w:r>
      <w:r w:rsidRPr="00793296">
        <w:rPr>
          <w:vertAlign w:val="subscript"/>
        </w:rPr>
        <w:t>ij</w:t>
      </w:r>
      <w:r>
        <w:t>(</w:t>
      </w:r>
      <w:r>
        <w:rPr>
          <w:i/>
          <w:iCs/>
        </w:rPr>
        <w:t>k</w:t>
      </w:r>
      <w:r>
        <w:t xml:space="preserve">) = </w:t>
      </w:r>
      <w:r>
        <w:sym w:font="Symbol" w:char="F064"/>
      </w:r>
      <w:r w:rsidRPr="00793296">
        <w:rPr>
          <w:vertAlign w:val="subscript"/>
        </w:rPr>
        <w:t>ij</w:t>
      </w:r>
      <w:r>
        <w:t xml:space="preserve"> </w:t>
      </w:r>
      <w:r>
        <w:sym w:font="Symbol" w:char="F0E5"/>
      </w:r>
      <w:r>
        <w:rPr>
          <w:vertAlign w:val="subscript"/>
        </w:rPr>
        <w:t>x</w:t>
      </w:r>
      <w:r w:rsidRPr="006034EB">
        <w:rPr>
          <w:vertAlign w:val="subscript"/>
        </w:rPr>
        <w:t>=1</w:t>
      </w:r>
      <w:r>
        <w:rPr>
          <w:vertAlign w:val="superscript"/>
        </w:rPr>
        <w:t>N</w:t>
      </w:r>
      <w:r>
        <w:t xml:space="preserve"> </w:t>
      </w:r>
      <w:r w:rsidRPr="00F73DF7">
        <w:t>&lt; M</w:t>
      </w:r>
      <w:r w:rsidRPr="00F73DF7">
        <w:rPr>
          <w:i/>
          <w:iCs/>
          <w:vertAlign w:val="subscript"/>
        </w:rPr>
        <w:t>x</w:t>
      </w:r>
      <w:r w:rsidRPr="00F73DF7">
        <w:t>(</w:t>
      </w:r>
      <w:r>
        <w:rPr>
          <w:i/>
          <w:iCs/>
        </w:rPr>
        <w:t>k</w:t>
      </w:r>
      <w:r w:rsidRPr="00F73DF7">
        <w:t>)&gt;</w:t>
      </w:r>
      <w:r>
        <w:rPr>
          <w:bCs/>
        </w:rPr>
        <w:t xml:space="preserve"> </w:t>
      </w:r>
      <w:r>
        <w:t xml:space="preserve">- </w:t>
      </w:r>
      <w:r>
        <w:sym w:font="Symbol" w:char="F0E5"/>
      </w:r>
      <w:r w:rsidRPr="001F314A">
        <w:rPr>
          <w:i/>
          <w:vertAlign w:val="subscript"/>
        </w:rPr>
        <w:t>x</w:t>
      </w:r>
      <w:r w:rsidRPr="006034EB">
        <w:rPr>
          <w:vertAlign w:val="subscript"/>
        </w:rPr>
        <w:t>=1</w:t>
      </w:r>
      <w:r>
        <w:rPr>
          <w:vertAlign w:val="superscript"/>
        </w:rPr>
        <w:t>N</w:t>
      </w:r>
      <w:r>
        <w:t xml:space="preserve"> (</w:t>
      </w:r>
      <w:r w:rsidRPr="00793296">
        <w:t>Y</w:t>
      </w:r>
      <w:r w:rsidRPr="00793296">
        <w:rPr>
          <w:vertAlign w:val="subscript"/>
        </w:rPr>
        <w:t>i</w:t>
      </w:r>
      <w:r w:rsidRPr="00F73DF7">
        <w:t>(</w:t>
      </w:r>
      <w:r>
        <w:rPr>
          <w:i/>
          <w:iCs/>
        </w:rPr>
        <w:t>k</w:t>
      </w:r>
      <w:r w:rsidRPr="00F73DF7">
        <w:t>))</w:t>
      </w:r>
      <w:r>
        <w:t xml:space="preserve"> - X</w:t>
      </w:r>
      <w:r w:rsidRPr="00793296">
        <w:rPr>
          <w:vertAlign w:val="subscript"/>
        </w:rPr>
        <w:t>i</w:t>
      </w:r>
      <w:r w:rsidRPr="00F73DF7">
        <w:t>(</w:t>
      </w:r>
      <w:r>
        <w:rPr>
          <w:i/>
          <w:iCs/>
        </w:rPr>
        <w:t>x</w:t>
      </w:r>
      <w:r w:rsidRPr="00F73DF7">
        <w:t>))</w:t>
      </w:r>
      <w:r>
        <w:t xml:space="preserve"> (</w:t>
      </w:r>
      <w:r w:rsidRPr="00793296">
        <w:t>Y</w:t>
      </w:r>
      <w:r>
        <w:rPr>
          <w:vertAlign w:val="subscript"/>
        </w:rPr>
        <w:t>j</w:t>
      </w:r>
      <w:r w:rsidRPr="00F73DF7">
        <w:t>(</w:t>
      </w:r>
      <w:r>
        <w:rPr>
          <w:i/>
          <w:iCs/>
        </w:rPr>
        <w:t>k</w:t>
      </w:r>
      <w:r w:rsidRPr="00F73DF7">
        <w:t>))</w:t>
      </w:r>
      <w:r>
        <w:t xml:space="preserve"> – X</w:t>
      </w:r>
      <w:r>
        <w:rPr>
          <w:vertAlign w:val="subscript"/>
        </w:rPr>
        <w:t>j</w:t>
      </w:r>
      <w:r w:rsidRPr="00F73DF7">
        <w:t>(</w:t>
      </w:r>
      <w:r>
        <w:rPr>
          <w:i/>
          <w:iCs/>
        </w:rPr>
        <w:t>x</w:t>
      </w:r>
      <w:r w:rsidRPr="00F73DF7">
        <w:t>))</w:t>
      </w:r>
      <w:r>
        <w:t xml:space="preserve"> </w:t>
      </w:r>
      <w:r w:rsidRPr="00F73DF7">
        <w:t>&lt; M</w:t>
      </w:r>
      <w:r w:rsidRPr="00F73DF7">
        <w:rPr>
          <w:i/>
          <w:iCs/>
          <w:vertAlign w:val="subscript"/>
        </w:rPr>
        <w:t>x</w:t>
      </w:r>
      <w:r w:rsidRPr="00F73DF7">
        <w:t>(</w:t>
      </w:r>
      <w:r>
        <w:rPr>
          <w:i/>
          <w:iCs/>
        </w:rPr>
        <w:t>k</w:t>
      </w:r>
      <w:r w:rsidRPr="00F73DF7">
        <w:t>)&gt;</w:t>
      </w:r>
      <w:r>
        <w:t xml:space="preserve"> / T</w:t>
      </w:r>
      <w:r>
        <w:tab/>
      </w:r>
      <w:r w:rsidR="00050072">
        <w:tab/>
      </w:r>
      <w:r>
        <w:t>(18)</w:t>
      </w:r>
    </w:p>
    <w:p w14:paraId="5B08B59A" w14:textId="77777777" w:rsidR="007F72E5" w:rsidRDefault="007F72E5" w:rsidP="006B18D7"/>
    <w:p w14:paraId="018E655D" w14:textId="19E05D88" w:rsidR="004B291F" w:rsidRDefault="00D97D6F" w:rsidP="00341A31">
      <w:pPr>
        <w:ind w:firstLine="0"/>
      </w:pPr>
      <w:r>
        <w:rPr>
          <w:noProof/>
        </w:rPr>
        <mc:AlternateContent>
          <mc:Choice Requires="wpg">
            <w:drawing>
              <wp:anchor distT="0" distB="0" distL="114300" distR="114300" simplePos="0" relativeHeight="251659776" behindDoc="0" locked="0" layoutInCell="1" allowOverlap="1" wp14:anchorId="40B8D2EA" wp14:editId="19AB2CE1">
                <wp:simplePos x="0" y="0"/>
                <wp:positionH relativeFrom="column">
                  <wp:posOffset>-12274</wp:posOffset>
                </wp:positionH>
                <wp:positionV relativeFrom="paragraph">
                  <wp:posOffset>399922</wp:posOffset>
                </wp:positionV>
                <wp:extent cx="2872075" cy="2939581"/>
                <wp:effectExtent l="0" t="0" r="5080" b="0"/>
                <wp:wrapSquare wrapText="bothSides"/>
                <wp:docPr id="17" name="Group 17"/>
                <wp:cNvGraphicFramePr/>
                <a:graphic xmlns:a="http://schemas.openxmlformats.org/drawingml/2006/main">
                  <a:graphicData uri="http://schemas.microsoft.com/office/word/2010/wordprocessingGroup">
                    <wpg:wgp>
                      <wpg:cNvGrpSpPr/>
                      <wpg:grpSpPr>
                        <a:xfrm>
                          <a:off x="0" y="0"/>
                          <a:ext cx="2872075" cy="2939581"/>
                          <a:chOff x="0" y="0"/>
                          <a:chExt cx="2872075" cy="2939581"/>
                        </a:xfrm>
                      </wpg:grpSpPr>
                      <pic:pic xmlns:pic="http://schemas.openxmlformats.org/drawingml/2006/picture">
                        <pic:nvPicPr>
                          <pic:cNvPr id="15" name="Picture 15" descr="C:\Users\Geoffrey Fox\Desktop\Untitled.bmp"/>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2075" cy="2608188"/>
                          </a:xfrm>
                          <a:prstGeom prst="rect">
                            <a:avLst/>
                          </a:prstGeom>
                          <a:noFill/>
                          <a:ln>
                            <a:noFill/>
                          </a:ln>
                        </pic:spPr>
                      </pic:pic>
                      <wps:wsp>
                        <wps:cNvPr id="16" name="Text Box 16"/>
                        <wps:cNvSpPr txBox="1"/>
                        <wps:spPr>
                          <a:xfrm>
                            <a:off x="0" y="2534545"/>
                            <a:ext cx="2872075" cy="4050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24BF9" w14:textId="24DBBEF3" w:rsidR="00A72B9A" w:rsidRPr="00D97D6F" w:rsidRDefault="00A72B9A" w:rsidP="00317D43">
                              <w:pPr>
                                <w:ind w:firstLine="0"/>
                                <w:rPr>
                                  <w:i/>
                                  <w:sz w:val="20"/>
                                </w:rPr>
                              </w:pPr>
                              <w:r w:rsidRPr="00D97D6F">
                                <w:rPr>
                                  <w:i/>
                                  <w:sz w:val="20"/>
                                </w:rPr>
                                <w:t>Figure 3: Cluster Count versus Temperature for a D=2 LC-MS peak example</w:t>
                              </w:r>
                              <w:r w:rsidRPr="00D97D6F">
                                <w:rPr>
                                  <w:i/>
                                  <w:sz w:val="20"/>
                                </w:rPr>
                                <w:fldChar w:fldCharType="begin"/>
                              </w:r>
                              <w:r w:rsidRPr="00D97D6F">
                                <w:rPr>
                                  <w:i/>
                                  <w:sz w:val="20"/>
                                </w:rPr>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Pr="00D97D6F">
                                <w:rPr>
                                  <w:i/>
                                  <w:sz w:val="20"/>
                                </w:rPr>
                                <w:fldChar w:fldCharType="separate"/>
                              </w:r>
                              <w:r w:rsidRPr="00D97D6F">
                                <w:rPr>
                                  <w:i/>
                                  <w:noProof/>
                                  <w:sz w:val="20"/>
                                </w:rPr>
                                <w:t>[</w:t>
                              </w:r>
                              <w:hyperlink w:anchor="_ENREF_1" w:tooltip="Rudolf Fruhwirth, 2011 #4693" w:history="1">
                                <w:r w:rsidR="0054085B" w:rsidRPr="00D97D6F">
                                  <w:rPr>
                                    <w:i/>
                                    <w:noProof/>
                                    <w:sz w:val="20"/>
                                  </w:rPr>
                                  <w:t>1</w:t>
                                </w:r>
                              </w:hyperlink>
                              <w:r w:rsidRPr="00D97D6F">
                                <w:rPr>
                                  <w:i/>
                                  <w:noProof/>
                                  <w:sz w:val="20"/>
                                </w:rPr>
                                <w:t>]</w:t>
                              </w:r>
                              <w:r w:rsidRPr="00D97D6F">
                                <w:rPr>
                                  <w:i/>
                                  <w:sz w:val="20"/>
                                </w:rPr>
                                <w:fldChar w:fldCharType="end"/>
                              </w:r>
                              <w:r w:rsidRPr="00D97D6F">
                                <w:rPr>
                                  <w:i/>
                                  <w:sz w:val="20"/>
                                </w:rPr>
                                <w:t xml:space="preserve"> with 241605 poi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B8D2EA" id="Group 17" o:spid="_x0000_s1032" style="position:absolute;margin-left:-.95pt;margin-top:31.5pt;width:226.15pt;height:231.45pt;z-index:251659776" coordsize="28720,29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">
                <v:shape id="Picture 15" o:spid="_x0000_s1033" type="#_x0000_t75" style="position:absolute;width:28720;height:260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LPtjCAAAA2wAAAA8AAABkcnMvZG93bnJldi54bWxET01rAjEQvRf8D2GEXoqbbUEtq1FKobQn&#10;i7qX3obNuFndTLZJXLf/3hQEb/N4n7NcD7YVPfnQOFbwnOUgiCunG64VlPuPySuIEJE1to5JwR8F&#10;WK9GD0sstLvwlvpdrEUK4VCgAhNjV0gZKkMWQ+Y64sQdnLcYE/S11B4vKdy28iXPZ9Jiw6nBYEfv&#10;hqrT7mwVzI7TJy4pDAf8/HFnO//+3Zheqcfx8LYAEWmId/HN/aXT/Cn8/5IOkKsr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Sz7YwgAAANsAAAAPAAAAAAAAAAAAAAAAAJ8C&#10;AABkcnMvZG93bnJldi54bWxQSwUGAAAAAAQABAD3AAAAjgMAAAAA&#10;">
                  <v:imagedata r:id="rId12" o:title="Untitled"/>
                  <v:path arrowok="t"/>
                </v:shape>
                <v:shape id="Text Box 16" o:spid="_x0000_s1034" type="#_x0000_t202" style="position:absolute;top:25345;width:28720;height:4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6N8MA&#10;AADbAAAADwAAAGRycy9kb3ducmV2LnhtbERPTWvCQBC9F/wPywheSt1UqZboKkW0Ld5MWsXbkB2T&#10;YHY2ZNck/ffdQsHbPN7nLNe9qURLjSstK3geRyCIM6tLzhV8pbunVxDOI2usLJOCH3KwXg0elhhr&#10;2/GB2sTnIoSwi1FB4X0dS+myggy6sa2JA3exjUEfYJNL3WAXwk0lJ1E0kwZLDg0F1rQpKLsmN6Pg&#10;/Jif9q5//+6mL9N6+9Gm86NOlRoN+7cFCE+9v4v/3Z86zJ/B3y/h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Z6N8MAAADbAAAADwAAAAAAAAAAAAAAAACYAgAAZHJzL2Rv&#10;d25yZXYueG1sUEsFBgAAAAAEAAQA9QAAAIgDAAAAAA==&#10;" fillcolor="white [3201]" stroked="f" strokeweight=".5pt">
                  <v:textbox>
                    <w:txbxContent>
                      <w:p w14:paraId="60C24BF9" w14:textId="24DBBEF3" w:rsidR="00A72B9A" w:rsidRPr="00D97D6F" w:rsidRDefault="00A72B9A" w:rsidP="00317D43">
                        <w:pPr>
                          <w:ind w:firstLine="0"/>
                          <w:rPr>
                            <w:i/>
                            <w:sz w:val="20"/>
                          </w:rPr>
                        </w:pPr>
                        <w:r w:rsidRPr="00D97D6F">
                          <w:rPr>
                            <w:i/>
                            <w:sz w:val="20"/>
                          </w:rPr>
                          <w:t>Figure 3: Cluster Count versus Temperature for a D=2 LC-MS peak example</w:t>
                        </w:r>
                        <w:r w:rsidRPr="00D97D6F">
                          <w:rPr>
                            <w:i/>
                            <w:sz w:val="20"/>
                          </w:rPr>
                          <w:fldChar w:fldCharType="begin"/>
                        </w:r>
                        <w:r w:rsidRPr="00D97D6F">
                          <w:rPr>
                            <w:i/>
                            <w:sz w:val="20"/>
                          </w:rPr>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Pr="00D97D6F">
                          <w:rPr>
                            <w:i/>
                            <w:sz w:val="20"/>
                          </w:rPr>
                          <w:fldChar w:fldCharType="separate"/>
                        </w:r>
                        <w:r w:rsidRPr="00D97D6F">
                          <w:rPr>
                            <w:i/>
                            <w:noProof/>
                            <w:sz w:val="20"/>
                          </w:rPr>
                          <w:t>[</w:t>
                        </w:r>
                        <w:hyperlink w:anchor="_ENREF_1" w:tooltip="Rudolf Fruhwirth, 2011 #4693" w:history="1">
                          <w:r w:rsidR="0054085B" w:rsidRPr="00D97D6F">
                            <w:rPr>
                              <w:i/>
                              <w:noProof/>
                              <w:sz w:val="20"/>
                            </w:rPr>
                            <w:t>1</w:t>
                          </w:r>
                        </w:hyperlink>
                        <w:r w:rsidRPr="00D97D6F">
                          <w:rPr>
                            <w:i/>
                            <w:noProof/>
                            <w:sz w:val="20"/>
                          </w:rPr>
                          <w:t>]</w:t>
                        </w:r>
                        <w:r w:rsidRPr="00D97D6F">
                          <w:rPr>
                            <w:i/>
                            <w:sz w:val="20"/>
                          </w:rPr>
                          <w:fldChar w:fldCharType="end"/>
                        </w:r>
                        <w:r w:rsidRPr="00D97D6F">
                          <w:rPr>
                            <w:i/>
                            <w:sz w:val="20"/>
                          </w:rPr>
                          <w:t xml:space="preserve"> with 241605 points</w:t>
                        </w:r>
                      </w:p>
                    </w:txbxContent>
                  </v:textbox>
                </v:shape>
                <w10:wrap type="square"/>
              </v:group>
            </w:pict>
          </mc:Fallback>
        </mc:AlternateContent>
      </w:r>
      <w:r w:rsidR="00804AF5">
        <w:t>H</w:t>
      </w:r>
      <w:r w:rsidR="001D4E56">
        <w:t xml:space="preserve">ere one looks independently at stability of each center </w:t>
      </w:r>
      <w:r w:rsidR="001D4E56" w:rsidRPr="001D4E56">
        <w:rPr>
          <w:i/>
        </w:rPr>
        <w:t>k</w:t>
      </w:r>
      <w:r w:rsidR="001D4E56">
        <w:t>. The ca</w:t>
      </w:r>
      <w:r w:rsidR="00341A31">
        <w:t xml:space="preserve">lculation of eigendirections is </w:t>
      </w:r>
      <w:r w:rsidR="001D4E56">
        <w:t xml:space="preserve">straightforward and reliable as (18) is difference of a diagonal and positive definite symmetric matrix. If one uses the power method, one need not explicitly calculate </w:t>
      </w:r>
      <w:r w:rsidR="00941DB7">
        <w:t xml:space="preserve">second derivative </w:t>
      </w:r>
      <w:r w:rsidR="001D4E56">
        <w:t xml:space="preserve">matrix but rather scalar products </w:t>
      </w:r>
      <w:r w:rsidR="001D4E56" w:rsidRPr="00C07CCE">
        <w:rPr>
          <w:u w:val="single"/>
        </w:rPr>
        <w:t>V</w:t>
      </w:r>
      <w:r w:rsidR="001D4E56" w:rsidRPr="00C07CCE">
        <w:t>.(</w:t>
      </w:r>
      <w:r w:rsidR="00C07CCE" w:rsidRPr="00C07CCE">
        <w:t xml:space="preserve"> </w:t>
      </w:r>
      <w:r w:rsidR="00C07CCE" w:rsidRPr="00C07CCE">
        <w:rPr>
          <w:u w:val="single"/>
        </w:rPr>
        <w:t>Y</w:t>
      </w:r>
      <w:r w:rsidR="00C07CCE" w:rsidRPr="00C07CCE">
        <w:t>(</w:t>
      </w:r>
      <w:r w:rsidR="00C07CCE" w:rsidRPr="00C07CCE">
        <w:rPr>
          <w:i/>
          <w:iCs/>
        </w:rPr>
        <w:t>k</w:t>
      </w:r>
      <w:r w:rsidR="00A3795D">
        <w:t>)</w:t>
      </w:r>
      <w:r w:rsidR="00C07CCE" w:rsidRPr="00C07CCE">
        <w:t xml:space="preserve"> – </w:t>
      </w:r>
      <w:r w:rsidR="00C07CCE" w:rsidRPr="00C07CCE">
        <w:rPr>
          <w:u w:val="single"/>
        </w:rPr>
        <w:t>X</w:t>
      </w:r>
      <w:r w:rsidR="00C07CCE" w:rsidRPr="00C07CCE">
        <w:t>(</w:t>
      </w:r>
      <w:r w:rsidR="00C07CCE" w:rsidRPr="00C07CCE">
        <w:rPr>
          <w:i/>
          <w:iCs/>
        </w:rPr>
        <w:t>x</w:t>
      </w:r>
      <w:r w:rsidR="00A3795D">
        <w:t xml:space="preserve">) </w:t>
      </w:r>
      <w:r w:rsidR="00C07CCE" w:rsidRPr="00C07CCE">
        <w:t>)</w:t>
      </w:r>
      <w:r w:rsidR="00C07CCE">
        <w:t xml:space="preserve">. Note as temperature T decreases, the second term in (18) gets larger in magnitude and the possibility of an overall negative eigenvalue increases. </w:t>
      </w:r>
      <w:r w:rsidR="00050072">
        <w:t xml:space="preserve">At very small T, all centers show negative eigenvalues and this </w:t>
      </w:r>
      <w:r w:rsidR="00A77644">
        <w:t>can help design</w:t>
      </w:r>
      <w:r w:rsidR="00050072">
        <w:t xml:space="preserve"> the annealing schedule. One aims for interesting/all centers to appear in region where (18) still discriminates between centers. In that region, the “very elliptical” centers with unusually large |</w:t>
      </w:r>
      <w:r w:rsidR="00050072" w:rsidRPr="00ED13C9">
        <w:rPr>
          <w:u w:val="single"/>
        </w:rPr>
        <w:t>Y</w:t>
      </w:r>
      <w:r w:rsidR="00050072" w:rsidRPr="00050072">
        <w:t>(</w:t>
      </w:r>
      <w:r w:rsidR="00050072" w:rsidRPr="00050072">
        <w:rPr>
          <w:i/>
          <w:iCs/>
        </w:rPr>
        <w:t>k</w:t>
      </w:r>
      <w:r w:rsidR="00050072" w:rsidRPr="00050072">
        <w:t xml:space="preserve">)) - </w:t>
      </w:r>
      <w:r w:rsidR="00050072" w:rsidRPr="00ED13C9">
        <w:rPr>
          <w:u w:val="single"/>
        </w:rPr>
        <w:t>X</w:t>
      </w:r>
      <w:r w:rsidR="00050072" w:rsidRPr="00050072">
        <w:t>(</w:t>
      </w:r>
      <w:r w:rsidR="00050072" w:rsidRPr="00050072">
        <w:rPr>
          <w:i/>
          <w:iCs/>
        </w:rPr>
        <w:t>x</w:t>
      </w:r>
      <w:r w:rsidR="00050072" w:rsidRPr="00050072">
        <w:rPr>
          <w:iCs/>
        </w:rPr>
        <w:t>)</w:t>
      </w:r>
      <w:r w:rsidR="00050072">
        <w:rPr>
          <w:iCs/>
        </w:rPr>
        <w:t>| will split first and the “spherical” ones later (</w:t>
      </w:r>
      <w:r w:rsidR="00BC0D3C">
        <w:rPr>
          <w:iCs/>
        </w:rPr>
        <w:t xml:space="preserve">at </w:t>
      </w:r>
      <w:r w:rsidR="00050072">
        <w:rPr>
          <w:iCs/>
        </w:rPr>
        <w:t>lower temperature). One lowers temperature at a rate that gives enough iterations to allow all clusters to appear</w:t>
      </w:r>
      <w:r w:rsidR="00A77644">
        <w:rPr>
          <w:iCs/>
        </w:rPr>
        <w:t xml:space="preserve"> in this</w:t>
      </w:r>
      <w:r w:rsidR="00941DB7">
        <w:rPr>
          <w:iCs/>
        </w:rPr>
        <w:t xml:space="preserve"> appropriate temperature regime before (18) has negative eigenvalues for all centers. </w:t>
      </w:r>
      <w:r w:rsidR="00C251C4">
        <w:rPr>
          <w:iCs/>
        </w:rPr>
        <w:t xml:space="preserve">As another minor benefit of explicit form of (18), note that </w:t>
      </w:r>
      <w:r w:rsidR="00BC0D3C">
        <w:rPr>
          <w:iCs/>
        </w:rPr>
        <w:t xml:space="preserve">one can estimate “infinite temperature” </w:t>
      </w:r>
      <w:r w:rsidR="00941DB7">
        <w:rPr>
          <w:iCs/>
        </w:rPr>
        <w:t xml:space="preserve">analytically </w:t>
      </w:r>
      <w:r w:rsidR="00BC0D3C">
        <w:rPr>
          <w:iCs/>
        </w:rPr>
        <w:t>b</w:t>
      </w:r>
      <w:r w:rsidR="00402AAE">
        <w:rPr>
          <w:iCs/>
        </w:rPr>
        <w:t xml:space="preserve">y using simple bounds to find an “infinite” </w:t>
      </w:r>
      <w:r w:rsidR="00BC0D3C">
        <w:rPr>
          <w:iCs/>
        </w:rPr>
        <w:t>T</w:t>
      </w:r>
      <w:r w:rsidR="00BC0D3C" w:rsidRPr="00402AAE">
        <w:rPr>
          <w:rFonts w:ascii="Calibri" w:hAnsi="Calibri"/>
          <w:iCs/>
          <w:sz w:val="28"/>
          <w:vertAlign w:val="subscript"/>
        </w:rPr>
        <w:t>∞</w:t>
      </w:r>
      <w:r w:rsidR="00941DB7">
        <w:rPr>
          <w:iCs/>
        </w:rPr>
        <w:t xml:space="preserve"> </w:t>
      </w:r>
      <w:r w:rsidR="00402AAE">
        <w:rPr>
          <w:iCs/>
        </w:rPr>
        <w:t xml:space="preserve">for which value </w:t>
      </w:r>
      <w:r w:rsidR="00941DB7">
        <w:rPr>
          <w:iCs/>
        </w:rPr>
        <w:t xml:space="preserve">(18) </w:t>
      </w:r>
      <w:r w:rsidR="00402AAE">
        <w:rPr>
          <w:iCs/>
        </w:rPr>
        <w:t xml:space="preserve">is guaranteed to have </w:t>
      </w:r>
      <w:r w:rsidR="00941DB7">
        <w:rPr>
          <w:iCs/>
        </w:rPr>
        <w:t>positive eigenvalues.</w:t>
      </w:r>
      <w:r w:rsidR="00402AAE">
        <w:rPr>
          <w:iCs/>
        </w:rPr>
        <w:t xml:space="preserve"> It is does not matter if T</w:t>
      </w:r>
      <w:r w:rsidR="00402AAE" w:rsidRPr="00402AAE">
        <w:rPr>
          <w:rFonts w:ascii="Calibri" w:hAnsi="Calibri"/>
          <w:iCs/>
          <w:sz w:val="28"/>
          <w:vertAlign w:val="subscript"/>
        </w:rPr>
        <w:t>∞</w:t>
      </w:r>
      <w:r w:rsidR="00402AAE">
        <w:rPr>
          <w:iCs/>
        </w:rPr>
        <w:t xml:space="preserve"> is an over estimate as one only has one cluster at this stage and the computation goes very fast.</w:t>
      </w:r>
      <w:r w:rsidR="00962458">
        <w:rPr>
          <w:iCs/>
        </w:rPr>
        <w:t xml:space="preserve"> We use power method except for small dimension D (an important special case) where we use analytic </w:t>
      </w:r>
      <w:r w:rsidR="00804AF5">
        <w:rPr>
          <w:iCs/>
        </w:rPr>
        <w:t xml:space="preserve">eigenvalue </w:t>
      </w:r>
      <w:r w:rsidR="00962458">
        <w:rPr>
          <w:iCs/>
        </w:rPr>
        <w:t>methods.</w:t>
      </w:r>
      <w:r>
        <w:rPr>
          <w:iCs/>
        </w:rPr>
        <w:t xml:space="preserve"> Figure 3 illustrates a clustering which started with a single cluster at high temperature and finished with approximately 25,000</w:t>
      </w:r>
      <w:r w:rsidR="00804AF5">
        <w:rPr>
          <w:iCs/>
        </w:rPr>
        <w:t xml:space="preserve"> clusters</w:t>
      </w:r>
      <w:r>
        <w:rPr>
          <w:iCs/>
        </w:rPr>
        <w:t xml:space="preserve">; each new cluster being generated </w:t>
      </w:r>
      <w:r w:rsidR="00BF71D5">
        <w:rPr>
          <w:iCs/>
        </w:rPr>
        <w:t>from a split as described above. There is structure around T=20 for reasons described in section 3.4.</w:t>
      </w:r>
      <w:r w:rsidR="00C441D9">
        <w:rPr>
          <w:iCs/>
        </w:rPr>
        <w:t xml:space="preserve"> In deterministic annealing, one can stop in two different ways; </w:t>
      </w:r>
      <w:r w:rsidR="005F70CE">
        <w:rPr>
          <w:iCs/>
        </w:rPr>
        <w:t xml:space="preserve">one criterion is just reaching a particular cluster count as </w:t>
      </w:r>
      <w:r w:rsidR="00BE1975">
        <w:rPr>
          <w:iCs/>
        </w:rPr>
        <w:t xml:space="preserve">is essentially </w:t>
      </w:r>
      <w:r w:rsidR="005F70CE">
        <w:rPr>
          <w:iCs/>
        </w:rPr>
        <w:t xml:space="preserve">used in traditional </w:t>
      </w:r>
      <w:r w:rsidR="00FA1EAC">
        <w:rPr>
          <w:iCs/>
        </w:rPr>
        <w:t>Kmeans</w:t>
      </w:r>
      <w:r w:rsidR="005F70CE">
        <w:rPr>
          <w:iCs/>
        </w:rPr>
        <w:t xml:space="preserve">. However </w:t>
      </w:r>
      <w:r w:rsidR="00BE1975">
        <w:rPr>
          <w:iCs/>
        </w:rPr>
        <w:t xml:space="preserve">the results of figure 3 come from a different approach </w:t>
      </w:r>
      <w:r w:rsidR="00084283" w:rsidRPr="00084283">
        <w:rPr>
          <w:iCs/>
        </w:rPr>
        <w:t>stopping</w:t>
      </w:r>
      <w:r w:rsidR="00084283">
        <w:rPr>
          <w:iCs/>
        </w:rPr>
        <w:t xml:space="preserve"> the</w:t>
      </w:r>
      <w:r w:rsidR="00084283" w:rsidRPr="00084283">
        <w:rPr>
          <w:iCs/>
        </w:rPr>
        <w:t xml:space="preserve"> splitting at a particular value of temperature </w:t>
      </w:r>
      <w:r w:rsidR="00BE1975">
        <w:rPr>
          <w:iCs/>
        </w:rPr>
        <w:t xml:space="preserve">i.e. </w:t>
      </w:r>
      <w:r w:rsidR="00084283">
        <w:rPr>
          <w:iCs/>
        </w:rPr>
        <w:t xml:space="preserve">at a </w:t>
      </w:r>
      <w:r w:rsidR="00BE1975">
        <w:rPr>
          <w:iCs/>
        </w:rPr>
        <w:lastRenderedPageBreak/>
        <w:t xml:space="preserve">cluster size in target space. This emphasizes the value of concept that </w:t>
      </w:r>
      <w:r w:rsidR="00BE1975" w:rsidRPr="0078486F">
        <w:t xml:space="preserve">√T </w:t>
      </w:r>
      <w:r w:rsidR="00BE1975">
        <w:rPr>
          <w:iCs/>
        </w:rPr>
        <w:t>is related to distance in parameter space. In this application the cluster size is known as it corresponds to a measurement error that can be determined a priori.</w:t>
      </w:r>
    </w:p>
    <w:p w14:paraId="5DEC4E22" w14:textId="4CF525B5" w:rsidR="00D32A4C" w:rsidRDefault="0078486F" w:rsidP="006B18D7">
      <w:r w:rsidRPr="006B18D7">
        <w:rPr>
          <w:iCs/>
          <w:color w:val="000000"/>
        </w:rPr>
        <w:t>The</w:t>
      </w:r>
      <w:r w:rsidR="004B687D" w:rsidRPr="006B18D7">
        <w:rPr>
          <w:iCs/>
          <w:color w:val="000000"/>
        </w:rPr>
        <w:t xml:space="preserve">re is an important technical issue that I call </w:t>
      </w:r>
      <w:r w:rsidR="004B687D" w:rsidRPr="00BC0D3C">
        <w:rPr>
          <w:b/>
          <w:i/>
          <w:iCs/>
          <w:color w:val="000000"/>
        </w:rPr>
        <w:t>continuous clustering</w:t>
      </w:r>
      <w:r w:rsidR="004B687D" w:rsidRPr="006B18D7">
        <w:rPr>
          <w:iCs/>
          <w:color w:val="000000"/>
        </w:rPr>
        <w:t xml:space="preserve"> which is needed to make the above scheme work well. </w:t>
      </w:r>
      <w:r w:rsidR="00B37F16">
        <w:rPr>
          <w:iCs/>
          <w:color w:val="000000"/>
        </w:rPr>
        <w:t>This</w:t>
      </w:r>
      <w:r w:rsidR="004B687D" w:rsidRPr="006B18D7">
        <w:rPr>
          <w:iCs/>
          <w:color w:val="000000"/>
        </w:rPr>
        <w:t xml:space="preserve"> was first described by Rose </w:t>
      </w:r>
      <w:r w:rsidR="004B687D" w:rsidRPr="006B18D7">
        <w:rPr>
          <w:iCs/>
          <w:color w:val="000000"/>
        </w:rPr>
        <w:fldChar w:fldCharType="begin"/>
      </w:r>
      <w:r w:rsidR="006E4A37">
        <w:rPr>
          <w:iCs/>
          <w:color w:val="000000"/>
        </w:rP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4B687D" w:rsidRPr="006B18D7">
        <w:rPr>
          <w:iCs/>
          <w:color w:val="000000"/>
        </w:rPr>
        <w:fldChar w:fldCharType="separate"/>
      </w:r>
      <w:r w:rsidR="006E4A37">
        <w:rPr>
          <w:iCs/>
          <w:noProof/>
          <w:color w:val="000000"/>
        </w:rPr>
        <w:t>[</w:t>
      </w:r>
      <w:hyperlink w:anchor="_ENREF_4" w:tooltip="Ken Rose, 1998 #2697" w:history="1">
        <w:r w:rsidR="0054085B">
          <w:rPr>
            <w:iCs/>
            <w:noProof/>
            <w:color w:val="000000"/>
          </w:rPr>
          <w:t>4</w:t>
        </w:r>
      </w:hyperlink>
      <w:r w:rsidR="006E4A37">
        <w:rPr>
          <w:iCs/>
          <w:noProof/>
          <w:color w:val="000000"/>
        </w:rPr>
        <w:t>]</w:t>
      </w:r>
      <w:r w:rsidR="004B687D" w:rsidRPr="006B18D7">
        <w:rPr>
          <w:iCs/>
          <w:color w:val="000000"/>
        </w:rPr>
        <w:fldChar w:fldCharType="end"/>
      </w:r>
      <w:r w:rsidR="004B687D" w:rsidRPr="006B18D7">
        <w:rPr>
          <w:iCs/>
          <w:color w:val="000000"/>
        </w:rPr>
        <w:t xml:space="preserve"> </w:t>
      </w:r>
      <w:r w:rsidR="001F314A">
        <w:rPr>
          <w:iCs/>
          <w:color w:val="000000"/>
        </w:rPr>
        <w:t>but it</w:t>
      </w:r>
      <w:r w:rsidR="00B37F16">
        <w:rPr>
          <w:iCs/>
          <w:color w:val="000000"/>
        </w:rPr>
        <w:t xml:space="preserve"> is not broadly recognized and f</w:t>
      </w:r>
      <w:r w:rsidR="004B687D" w:rsidRPr="006B18D7">
        <w:rPr>
          <w:iCs/>
          <w:color w:val="000000"/>
        </w:rPr>
        <w:t xml:space="preserve">or example the important </w:t>
      </w:r>
      <w:r w:rsidR="00A75061">
        <w:rPr>
          <w:iCs/>
          <w:color w:val="000000"/>
        </w:rPr>
        <w:t xml:space="preserve">and brilliant </w:t>
      </w:r>
      <w:r w:rsidR="004B687D" w:rsidRPr="006B18D7">
        <w:rPr>
          <w:iCs/>
          <w:color w:val="000000"/>
        </w:rPr>
        <w:t xml:space="preserve">work by Buhmann and colleagues </w:t>
      </w:r>
      <w:r w:rsidR="004B687D" w:rsidRPr="006B18D7">
        <w:rPr>
          <w:iCs/>
          <w:color w:val="000000"/>
        </w:rPr>
        <w:fldChar w:fldCharType="begin">
          <w:fldData xml:space="preserve">PEVuZE5vdGU+PENpdGU+PEF1dGhvcj5IYW5zam9yZyBLbG9jazwvQXV0aG9yPjxZZWFyPjIwMDA8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</w:fldData>
        </w:fldChar>
      </w:r>
      <w:r w:rsidR="00255A02">
        <w:rPr>
          <w:iCs/>
          <w:color w:val="000000"/>
        </w:rPr>
        <w:instrText xml:space="preserve"> ADDIN EN.CITE </w:instrText>
      </w:r>
      <w:r w:rsidR="00255A02">
        <w:rPr>
          <w:iCs/>
          <w:color w:val="000000"/>
        </w:rPr>
        <w:fldChar w:fldCharType="begin">
          <w:fldData xml:space="preserve">PEVuZE5vdGU+PENpdGU+PEF1dGhvcj5IYW5zam9yZyBLbG9jazwvQXV0aG9yPjxZZWFyPjIwMDA8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</w:fldData>
        </w:fldChar>
      </w:r>
      <w:r w:rsidR="00255A02">
        <w:rPr>
          <w:iCs/>
          <w:color w:val="000000"/>
        </w:rPr>
        <w:instrText xml:space="preserve"> ADDIN EN.CITE.DATA </w:instrText>
      </w:r>
      <w:r w:rsidR="00255A02">
        <w:rPr>
          <w:iCs/>
          <w:color w:val="000000"/>
        </w:rPr>
      </w:r>
      <w:r w:rsidR="00255A02">
        <w:rPr>
          <w:iCs/>
          <w:color w:val="000000"/>
        </w:rPr>
        <w:fldChar w:fldCharType="end"/>
      </w:r>
      <w:r w:rsidR="004B687D" w:rsidRPr="006B18D7">
        <w:rPr>
          <w:iCs/>
          <w:color w:val="000000"/>
        </w:rPr>
      </w:r>
      <w:r w:rsidR="004B687D" w:rsidRPr="006B18D7">
        <w:rPr>
          <w:iCs/>
          <w:color w:val="000000"/>
        </w:rPr>
        <w:fldChar w:fldCharType="separate"/>
      </w:r>
      <w:r w:rsidR="00255A02">
        <w:rPr>
          <w:iCs/>
          <w:noProof/>
          <w:color w:val="000000"/>
        </w:rPr>
        <w:t>[</w:t>
      </w:r>
      <w:hyperlink w:anchor="_ENREF_5" w:tooltip="Hofmann, 1997 #4383" w:history="1">
        <w:r w:rsidR="0054085B">
          <w:rPr>
            <w:iCs/>
            <w:noProof/>
            <w:color w:val="000000"/>
          </w:rPr>
          <w:t>5</w:t>
        </w:r>
      </w:hyperlink>
      <w:r w:rsidR="00255A02">
        <w:rPr>
          <w:iCs/>
          <w:noProof/>
          <w:color w:val="000000"/>
        </w:rPr>
        <w:t xml:space="preserve">, </w:t>
      </w:r>
      <w:hyperlink w:anchor="_ENREF_11" w:tooltip="Hansjorg Klock, 2000 #2700" w:history="1">
        <w:r w:rsidR="0054085B">
          <w:rPr>
            <w:iCs/>
            <w:noProof/>
            <w:color w:val="000000"/>
          </w:rPr>
          <w:t>11</w:t>
        </w:r>
      </w:hyperlink>
      <w:r w:rsidR="00255A02">
        <w:rPr>
          <w:iCs/>
          <w:noProof/>
          <w:color w:val="000000"/>
        </w:rPr>
        <w:t xml:space="preserve">, </w:t>
      </w:r>
      <w:hyperlink w:anchor="_ENREF_12" w:tooltip="Hansjörg Klock, 1997 #3155" w:history="1">
        <w:r w:rsidR="0054085B">
          <w:rPr>
            <w:iCs/>
            <w:noProof/>
            <w:color w:val="000000"/>
          </w:rPr>
          <w:t>12</w:t>
        </w:r>
      </w:hyperlink>
      <w:r w:rsidR="00255A02">
        <w:rPr>
          <w:iCs/>
          <w:noProof/>
          <w:color w:val="000000"/>
        </w:rPr>
        <w:t>]</w:t>
      </w:r>
      <w:r w:rsidR="004B687D" w:rsidRPr="006B18D7">
        <w:rPr>
          <w:iCs/>
          <w:color w:val="000000"/>
        </w:rPr>
        <w:fldChar w:fldCharType="end"/>
      </w:r>
      <w:r w:rsidR="004B687D" w:rsidRPr="006B18D7">
        <w:rPr>
          <w:iCs/>
          <w:color w:val="000000"/>
        </w:rPr>
        <w:t xml:space="preserve"> does not use it.</w:t>
      </w:r>
      <w:r w:rsidR="00ED13C9" w:rsidRPr="006B18D7">
        <w:rPr>
          <w:iCs/>
          <w:color w:val="000000"/>
        </w:rPr>
        <w:t xml:space="preserve"> Equation (12) does not directly allow a simple splitting as discussed above as if K&gt;1</w:t>
      </w:r>
      <w:r w:rsidR="00ED13C9">
        <w:t xml:space="preserve">, </w:t>
      </w:r>
      <w:r w:rsidR="00ED13C9" w:rsidRPr="0078486F">
        <w:sym w:font="Symbol" w:char="F0E5"/>
      </w:r>
      <w:r w:rsidR="00ED13C9" w:rsidRPr="0078486F">
        <w:rPr>
          <w:vertAlign w:val="subscript"/>
        </w:rPr>
        <w:t>k=1</w:t>
      </w:r>
      <w:r w:rsidR="00ED13C9" w:rsidRPr="0078486F">
        <w:rPr>
          <w:vertAlign w:val="superscript"/>
        </w:rPr>
        <w:t>K</w:t>
      </w:r>
      <w:r w:rsidR="00ED13C9" w:rsidRPr="0078486F">
        <w:t xml:space="preserve"> exp( -</w:t>
      </w:r>
      <w:r w:rsidR="00ED13C9" w:rsidRPr="0078486F">
        <w:sym w:font="Symbol" w:char="F065"/>
      </w:r>
      <w:r w:rsidR="001F314A">
        <w:rPr>
          <w:i/>
          <w:iCs/>
          <w:vertAlign w:val="subscript"/>
        </w:rPr>
        <w:t>x</w:t>
      </w:r>
      <w:r w:rsidR="00ED13C9" w:rsidRPr="0078486F">
        <w:t>(</w:t>
      </w:r>
      <w:r w:rsidR="00ED13C9" w:rsidRPr="0078486F">
        <w:rPr>
          <w:i/>
          <w:iCs/>
        </w:rPr>
        <w:t>k</w:t>
      </w:r>
      <w:r w:rsidR="00ED13C9">
        <w:t>)/T ) is</w:t>
      </w:r>
      <w:r w:rsidR="00966D66">
        <w:t xml:space="preserve"> significantly</w:t>
      </w:r>
      <w:r w:rsidR="00ED13C9">
        <w:t xml:space="preserve"> changed if one replaces one cluster by two; i.e. </w:t>
      </w:r>
      <w:r w:rsidR="00966D66">
        <w:t>the splitting</w:t>
      </w:r>
      <w:r w:rsidR="00ED13C9">
        <w:t xml:space="preserve"> affects the </w:t>
      </w:r>
      <w:r w:rsidR="00ED13C9" w:rsidRPr="00F73DF7">
        <w:t>&lt; M</w:t>
      </w:r>
      <w:r w:rsidR="00ED13C9" w:rsidRPr="00F73DF7">
        <w:rPr>
          <w:i/>
          <w:iCs/>
          <w:vertAlign w:val="subscript"/>
        </w:rPr>
        <w:t>x</w:t>
      </w:r>
      <w:r w:rsidR="00ED13C9" w:rsidRPr="00F73DF7">
        <w:t>(</w:t>
      </w:r>
      <w:r w:rsidR="00ED13C9">
        <w:rPr>
          <w:i/>
          <w:iCs/>
        </w:rPr>
        <w:t>k</w:t>
      </w:r>
      <w:r w:rsidR="00ED13C9" w:rsidRPr="00F73DF7">
        <w:t>)&gt;</w:t>
      </w:r>
      <w:r w:rsidR="00ED13C9">
        <w:t xml:space="preserve"> for all k. One addresses this by introducing p(</w:t>
      </w:r>
      <w:r w:rsidR="00ED13C9" w:rsidRPr="00ED13C9">
        <w:rPr>
          <w:i/>
        </w:rPr>
        <w:t>k</w:t>
      </w:r>
      <w:r w:rsidR="00ED13C9">
        <w:t xml:space="preserve">) which is relative number of centers at site with position </w:t>
      </w:r>
      <w:r w:rsidR="00ED13C9" w:rsidRPr="00ED13C9">
        <w:rPr>
          <w:u w:val="single"/>
        </w:rPr>
        <w:t>Y</w:t>
      </w:r>
      <w:r w:rsidR="00ED13C9" w:rsidRPr="00050072">
        <w:t>(</w:t>
      </w:r>
      <w:r w:rsidR="00ED13C9" w:rsidRPr="00050072">
        <w:rPr>
          <w:i/>
          <w:iCs/>
        </w:rPr>
        <w:t>k</w:t>
      </w:r>
      <w:r w:rsidR="00ED13C9" w:rsidRPr="00050072">
        <w:t>)</w:t>
      </w:r>
      <w:r w:rsidR="00ED13C9">
        <w:t>. (12) is then replaced by</w:t>
      </w:r>
    </w:p>
    <w:p w14:paraId="4AF0B091" w14:textId="01A91E6F" w:rsidR="00ED13C9" w:rsidRDefault="00ED13C9" w:rsidP="006B18D7">
      <w:r>
        <w:tab/>
      </w:r>
      <w:r>
        <w:tab/>
      </w:r>
      <w:r w:rsidRPr="0078486F">
        <w:t>&lt;M</w:t>
      </w:r>
      <w:r w:rsidR="000C548F">
        <w:rPr>
          <w:i/>
          <w:iCs/>
          <w:vertAlign w:val="subscript"/>
        </w:rPr>
        <w:t>x</w:t>
      </w:r>
      <w:r w:rsidRPr="0078486F">
        <w:t>(</w:t>
      </w:r>
      <w:r w:rsidRPr="0078486F">
        <w:rPr>
          <w:i/>
          <w:iCs/>
        </w:rPr>
        <w:t>k</w:t>
      </w:r>
      <w:r w:rsidRPr="0078486F">
        <w:t xml:space="preserve">)&gt;  =  </w:t>
      </w:r>
      <w:r>
        <w:t>p(</w:t>
      </w:r>
      <w:r w:rsidRPr="00ED13C9">
        <w:rPr>
          <w:i/>
        </w:rPr>
        <w:t>k</w:t>
      </w:r>
      <w:r>
        <w:t xml:space="preserve">) </w:t>
      </w:r>
      <w:r w:rsidRPr="0078486F">
        <w:t>exp( -</w:t>
      </w:r>
      <w:r w:rsidRPr="0078486F">
        <w:sym w:font="Symbol" w:char="F065"/>
      </w:r>
      <w:r w:rsidR="000C548F">
        <w:rPr>
          <w:i/>
          <w:iCs/>
          <w:vertAlign w:val="subscript"/>
        </w:rPr>
        <w:t>x</w:t>
      </w:r>
      <w:r w:rsidRPr="0078486F">
        <w:t>(</w:t>
      </w:r>
      <w:r w:rsidRPr="0078486F">
        <w:rPr>
          <w:i/>
          <w:iCs/>
        </w:rPr>
        <w:t>k</w:t>
      </w:r>
      <w:r w:rsidRPr="0078486F">
        <w:t xml:space="preserve">)/T ) / </w:t>
      </w:r>
      <w:r w:rsidRPr="0078486F">
        <w:sym w:font="Symbol" w:char="F0E5"/>
      </w:r>
      <w:r w:rsidRPr="0078486F">
        <w:rPr>
          <w:vertAlign w:val="subscript"/>
        </w:rPr>
        <w:t>k=1</w:t>
      </w:r>
      <w:r w:rsidRPr="0078486F">
        <w:rPr>
          <w:vertAlign w:val="superscript"/>
        </w:rPr>
        <w:t>K</w:t>
      </w:r>
      <w:r w:rsidRPr="0078486F">
        <w:t xml:space="preserve"> </w:t>
      </w:r>
      <w:r>
        <w:t>p(</w:t>
      </w:r>
      <w:r w:rsidRPr="00ED13C9">
        <w:rPr>
          <w:i/>
        </w:rPr>
        <w:t>k</w:t>
      </w:r>
      <w:r>
        <w:t xml:space="preserve">) </w:t>
      </w:r>
      <w:r w:rsidRPr="0078486F">
        <w:t>exp( -</w:t>
      </w:r>
      <w:r w:rsidRPr="0078486F">
        <w:sym w:font="Symbol" w:char="F065"/>
      </w:r>
      <w:r w:rsidR="000C548F">
        <w:rPr>
          <w:i/>
          <w:iCs/>
          <w:vertAlign w:val="subscript"/>
        </w:rPr>
        <w:t>x</w:t>
      </w:r>
      <w:r w:rsidRPr="0078486F">
        <w:t>(</w:t>
      </w:r>
      <w:r w:rsidRPr="0078486F">
        <w:rPr>
          <w:i/>
          <w:iCs/>
        </w:rPr>
        <w:t>k</w:t>
      </w:r>
      <w:r w:rsidRPr="0078486F">
        <w:t>)/T )</w:t>
      </w:r>
      <w:r w:rsidRPr="0078486F">
        <w:tab/>
      </w:r>
      <w:r w:rsidR="004E11FD">
        <w:tab/>
      </w:r>
      <w:r>
        <w:t>(19)</w:t>
      </w:r>
    </w:p>
    <w:p w14:paraId="270B0B52" w14:textId="5911FD85" w:rsidR="00ED13C9" w:rsidRDefault="00ED13C9" w:rsidP="006B18D7">
      <w:r>
        <w:t xml:space="preserve">with </w:t>
      </w:r>
      <w:r>
        <w:tab/>
      </w:r>
      <w:r w:rsidRPr="0078486F">
        <w:sym w:font="Symbol" w:char="F0E5"/>
      </w:r>
      <w:r w:rsidRPr="0078486F">
        <w:rPr>
          <w:vertAlign w:val="subscript"/>
        </w:rPr>
        <w:t>k=1</w:t>
      </w:r>
      <w:r w:rsidRPr="0078486F">
        <w:rPr>
          <w:vertAlign w:val="superscript"/>
        </w:rPr>
        <w:t>K</w:t>
      </w:r>
      <w:r w:rsidRPr="0078486F">
        <w:t xml:space="preserve"> </w:t>
      </w:r>
      <w:r>
        <w:t>p(</w:t>
      </w:r>
      <w:r w:rsidRPr="00ED13C9">
        <w:rPr>
          <w:i/>
        </w:rPr>
        <w:t>k</w:t>
      </w:r>
      <w:r>
        <w:t>) = 1</w:t>
      </w:r>
      <w:r>
        <w:tab/>
      </w:r>
      <w:r>
        <w:tab/>
      </w:r>
      <w:r>
        <w:tab/>
      </w:r>
      <w:r>
        <w:tab/>
      </w:r>
      <w:r>
        <w:tab/>
      </w:r>
      <w:r>
        <w:tab/>
      </w:r>
      <w:r>
        <w:tab/>
      </w:r>
      <w:r>
        <w:tab/>
        <w:t>(20)</w:t>
      </w:r>
    </w:p>
    <w:p w14:paraId="2EA895AD" w14:textId="6263EFF3" w:rsidR="00ED13C9" w:rsidRDefault="006B18D7" w:rsidP="006B18D7">
      <w:r>
        <w:t xml:space="preserve">The probability p(k) is like </w:t>
      </w:r>
      <w:r w:rsidRPr="00ED13C9">
        <w:rPr>
          <w:u w:val="single"/>
        </w:rPr>
        <w:t>Y</w:t>
      </w:r>
      <w:r w:rsidRPr="00050072">
        <w:t>(</w:t>
      </w:r>
      <w:r w:rsidRPr="00050072">
        <w:rPr>
          <w:i/>
          <w:iCs/>
        </w:rPr>
        <w:t>k</w:t>
      </w:r>
      <w:r>
        <w:t xml:space="preserve">), one of the parameters that are determined by analytic optimization in the M step of the free energy </w:t>
      </w:r>
      <w:r w:rsidR="007164FB">
        <w:t xml:space="preserve">optimization </w:t>
      </w:r>
      <w:r>
        <w:t xml:space="preserve">after the </w:t>
      </w:r>
      <w:r w:rsidRPr="0078486F">
        <w:t>&lt;M</w:t>
      </w:r>
      <w:r w:rsidRPr="0078486F">
        <w:rPr>
          <w:i/>
          <w:iCs/>
          <w:vertAlign w:val="subscript"/>
        </w:rPr>
        <w:t>i</w:t>
      </w:r>
      <w:r w:rsidRPr="0078486F">
        <w:t>(</w:t>
      </w:r>
      <w:r w:rsidRPr="0078486F">
        <w:rPr>
          <w:i/>
          <w:iCs/>
        </w:rPr>
        <w:t>k</w:t>
      </w:r>
      <w:r w:rsidRPr="0078486F">
        <w:t xml:space="preserve">)&gt;  </w:t>
      </w:r>
      <w:r>
        <w:t>are determined by annealing. One can easily show that</w:t>
      </w:r>
    </w:p>
    <w:p w14:paraId="6624D015" w14:textId="66687BD6" w:rsidR="006B18D7" w:rsidRDefault="006B18D7" w:rsidP="006B18D7">
      <w:r>
        <w:tab/>
      </w:r>
      <w:r>
        <w:tab/>
        <w:t>p(</w:t>
      </w:r>
      <w:r w:rsidRPr="000C548F">
        <w:rPr>
          <w:i/>
        </w:rPr>
        <w:t>k</w:t>
      </w:r>
      <w:r>
        <w:t>) = &lt;</w:t>
      </w:r>
      <w:r w:rsidRPr="009052AA">
        <w:t>C(</w:t>
      </w:r>
      <w:r w:rsidRPr="000C548F">
        <w:rPr>
          <w:i/>
        </w:rPr>
        <w:t>k</w:t>
      </w:r>
      <w:r w:rsidRPr="009052AA">
        <w:t>)</w:t>
      </w:r>
      <w:r>
        <w:t>&gt;/N</w:t>
      </w:r>
      <w:r w:rsidRPr="009052AA">
        <w:t xml:space="preserve"> = </w:t>
      </w:r>
      <w:r w:rsidRPr="009052AA">
        <w:sym w:font="Symbol" w:char="F0E5"/>
      </w:r>
      <w:r w:rsidR="000C548F">
        <w:rPr>
          <w:i/>
          <w:iCs/>
          <w:vertAlign w:val="subscript"/>
        </w:rPr>
        <w:t>x</w:t>
      </w:r>
      <w:r w:rsidRPr="009052AA">
        <w:rPr>
          <w:vertAlign w:val="subscript"/>
        </w:rPr>
        <w:t>=1</w:t>
      </w:r>
      <w:r w:rsidRPr="009052AA">
        <w:rPr>
          <w:vertAlign w:val="superscript"/>
        </w:rPr>
        <w:t>N</w:t>
      </w:r>
      <w:r w:rsidRPr="009052AA">
        <w:t xml:space="preserve"> </w:t>
      </w:r>
      <w:r>
        <w:t>&lt;</w:t>
      </w:r>
      <w:r w:rsidRPr="009052AA">
        <w:t>M</w:t>
      </w:r>
      <w:r w:rsidR="000C548F">
        <w:rPr>
          <w:i/>
          <w:iCs/>
          <w:vertAlign w:val="subscript"/>
        </w:rPr>
        <w:t>x</w:t>
      </w:r>
      <w:r w:rsidRPr="009052AA">
        <w:t>(</w:t>
      </w:r>
      <w:r w:rsidRPr="009052AA">
        <w:rPr>
          <w:i/>
          <w:iCs/>
        </w:rPr>
        <w:t>k</w:t>
      </w:r>
      <w:r w:rsidRPr="009052AA">
        <w:t>)</w:t>
      </w:r>
      <w:r>
        <w:t>&gt;/N</w:t>
      </w:r>
      <w:r>
        <w:tab/>
      </w:r>
      <w:r>
        <w:tab/>
      </w:r>
      <w:r>
        <w:tab/>
      </w:r>
      <w:r>
        <w:tab/>
      </w:r>
      <w:r>
        <w:tab/>
        <w:t>(21)</w:t>
      </w:r>
    </w:p>
    <w:p w14:paraId="78FEE0BE" w14:textId="43D133DA" w:rsidR="00BC0D3C" w:rsidRDefault="006B18D7" w:rsidP="00BF71D5">
      <w:r>
        <w:t xml:space="preserve">i.e. every center is weighted in sum </w:t>
      </w:r>
      <w:r w:rsidRPr="0078486F">
        <w:sym w:font="Symbol" w:char="F0E5"/>
      </w:r>
      <w:r w:rsidRPr="0078486F">
        <w:rPr>
          <w:vertAlign w:val="subscript"/>
        </w:rPr>
        <w:t>k=1</w:t>
      </w:r>
      <w:r w:rsidRPr="0078486F">
        <w:rPr>
          <w:vertAlign w:val="superscript"/>
        </w:rPr>
        <w:t>K</w:t>
      </w:r>
      <w:r w:rsidRPr="0078486F">
        <w:t xml:space="preserve"> </w:t>
      </w:r>
      <w:r>
        <w:t>p(</w:t>
      </w:r>
      <w:r w:rsidRPr="00ED13C9">
        <w:rPr>
          <w:i/>
        </w:rPr>
        <w:t>k</w:t>
      </w:r>
      <w:r>
        <w:t xml:space="preserve">) </w:t>
      </w:r>
      <w:r w:rsidRPr="0078486F">
        <w:t>exp( -</w:t>
      </w:r>
      <w:r w:rsidRPr="0078486F">
        <w:sym w:font="Symbol" w:char="F065"/>
      </w:r>
      <w:r w:rsidR="000C548F">
        <w:rPr>
          <w:i/>
          <w:iCs/>
          <w:vertAlign w:val="subscript"/>
        </w:rPr>
        <w:t>x</w:t>
      </w:r>
      <w:r w:rsidRPr="0078486F">
        <w:t>(</w:t>
      </w:r>
      <w:r w:rsidRPr="0078486F">
        <w:rPr>
          <w:i/>
          <w:iCs/>
        </w:rPr>
        <w:t>k</w:t>
      </w:r>
      <w:r>
        <w:t>)/T ) by an amount proportional to their size or equivalently that every point</w:t>
      </w:r>
      <w:r w:rsidR="00BC0D3C">
        <w:t xml:space="preserve"> is equally</w:t>
      </w:r>
      <w:r w:rsidR="001F314A">
        <w:t xml:space="preserve"> represented</w:t>
      </w:r>
      <w:r w:rsidR="00BC0D3C">
        <w:t xml:space="preserve"> in this sum – an elegant principle. Now one can implement cluster splitting at a phase transition very simply. A split cluster starts with (perturbed) </w:t>
      </w:r>
      <w:r w:rsidR="000C548F">
        <w:t xml:space="preserve">positions </w:t>
      </w:r>
      <w:r w:rsidR="000C548F" w:rsidRPr="00D32A4C">
        <w:rPr>
          <w:u w:val="single"/>
        </w:rPr>
        <w:t>Y</w:t>
      </w:r>
      <w:r w:rsidR="000C548F">
        <w:t>(</w:t>
      </w:r>
      <w:r w:rsidR="000C548F" w:rsidRPr="00D32A4C">
        <w:rPr>
          <w:i/>
        </w:rPr>
        <w:t>k</w:t>
      </w:r>
      <w:r w:rsidR="000C548F" w:rsidRPr="00D32A4C">
        <w:rPr>
          <w:vertAlign w:val="subscript"/>
        </w:rPr>
        <w:t>A</w:t>
      </w:r>
      <w:r w:rsidR="000C548F">
        <w:t xml:space="preserve">) and  </w:t>
      </w:r>
      <w:r w:rsidR="000C548F" w:rsidRPr="00D32A4C">
        <w:rPr>
          <w:u w:val="single"/>
        </w:rPr>
        <w:t>Y</w:t>
      </w:r>
      <w:r w:rsidR="000C548F">
        <w:t>(</w:t>
      </w:r>
      <w:r w:rsidR="000C548F" w:rsidRPr="00D32A4C">
        <w:rPr>
          <w:i/>
        </w:rPr>
        <w:t>k</w:t>
      </w:r>
      <w:r w:rsidR="000C548F" w:rsidRPr="00D32A4C">
        <w:rPr>
          <w:vertAlign w:val="subscript"/>
        </w:rPr>
        <w:t>B</w:t>
      </w:r>
      <w:r w:rsidR="000C548F">
        <w:t xml:space="preserve">) near original (split </w:t>
      </w:r>
      <w:r w:rsidR="00A3795D">
        <w:t>in</w:t>
      </w:r>
      <w:r w:rsidR="000C548F">
        <w:t xml:space="preserve"> direction of negative eigenvalue) and with both p(</w:t>
      </w:r>
      <w:r w:rsidR="000C548F" w:rsidRPr="000C548F">
        <w:rPr>
          <w:i/>
        </w:rPr>
        <w:t>k</w:t>
      </w:r>
      <w:r w:rsidR="000C548F">
        <w:t>) and &lt;</w:t>
      </w:r>
      <w:r w:rsidR="000C548F" w:rsidRPr="009052AA">
        <w:t>C(</w:t>
      </w:r>
      <w:r w:rsidR="000C548F" w:rsidRPr="000C548F">
        <w:rPr>
          <w:i/>
        </w:rPr>
        <w:t>k</w:t>
      </w:r>
      <w:r w:rsidR="000C548F" w:rsidRPr="009052AA">
        <w:t>)</w:t>
      </w:r>
      <w:r w:rsidR="000C548F">
        <w:t>&gt;</w:t>
      </w:r>
      <w:r w:rsidR="001F314A">
        <w:t xml:space="preserve"> exactly half that of original cluster as expected for splitting in two. Note (21) ensures this is consistent.</w:t>
      </w:r>
      <w:r w:rsidR="00A17DF9">
        <w:t xml:space="preserve"> Our software is the first to use this idea in </w:t>
      </w:r>
      <w:r w:rsidR="00151EFA">
        <w:t xml:space="preserve">both vector </w:t>
      </w:r>
      <w:r w:rsidR="00A17DF9">
        <w:t>and non</w:t>
      </w:r>
      <w:r w:rsidR="00151EFA">
        <w:t xml:space="preserve"> vector</w:t>
      </w:r>
      <w:r w:rsidR="00A17DF9">
        <w:t xml:space="preserve"> cases.</w:t>
      </w:r>
    </w:p>
    <w:p w14:paraId="7DF92A59" w14:textId="24CB67A0" w:rsidR="00BF71D5" w:rsidRDefault="00BF71D5" w:rsidP="00BF71D5">
      <w:pPr>
        <w:pStyle w:val="Heading2"/>
      </w:pPr>
      <w:r>
        <w:t>Trimmed Clusters with a Sponge</w:t>
      </w:r>
    </w:p>
    <w:p w14:paraId="2ED2C5F1" w14:textId="6D656B9D" w:rsidR="0078486F" w:rsidRDefault="0078486F" w:rsidP="0078486F">
      <w:pPr>
        <w:pStyle w:val="Default"/>
        <w:jc w:val="both"/>
        <w:rPr>
          <w:rFonts w:ascii="Times New Roman" w:hAnsi="Times New Roman" w:cs="Times New Roman"/>
          <w:sz w:val="22"/>
          <w:szCs w:val="22"/>
        </w:rPr>
      </w:pPr>
      <w:r w:rsidRPr="0078486F">
        <w:rPr>
          <w:rFonts w:ascii="Times New Roman" w:hAnsi="Times New Roman" w:cs="Times New Roman"/>
          <w:sz w:val="22"/>
          <w:szCs w:val="22"/>
        </w:rPr>
        <w:t xml:space="preserve"> </w:t>
      </w:r>
      <w:r w:rsidR="004E11FD">
        <w:rPr>
          <w:rFonts w:ascii="Times New Roman" w:hAnsi="Times New Roman" w:cs="Times New Roman"/>
          <w:sz w:val="22"/>
          <w:szCs w:val="22"/>
        </w:rPr>
        <w:t xml:space="preserve">There are several refinements that are needed in extensions of the above formalism. One example </w:t>
      </w:r>
      <w:r w:rsidR="004E11FD">
        <w:rPr>
          <w:rFonts w:ascii="Times New Roman" w:hAnsi="Times New Roman" w:cs="Times New Roman"/>
          <w:sz w:val="22"/>
          <w:szCs w:val="22"/>
        </w:rPr>
        <w:fldChar w:fldCharType="begin"/>
      </w:r>
      <w:r w:rsidR="00255A02">
        <w:rPr>
          <w:rFonts w:ascii="Times New Roman" w:hAnsi="Times New Roman" w:cs="Times New Roman"/>
          <w:sz w:val="22"/>
          <w:szCs w:val="22"/>
        </w:rPr>
        <w:instrText xml:space="preserve"> ADDIN EN.CITE &lt;EndNote&gt;&lt;Cite&gt;&lt;Author&gt;Rudolf Fruhwirth&lt;/Author&gt;&lt;Year&gt;2011&lt;/Year&gt;&lt;RecNum&gt;4693&lt;/RecNum&gt;&lt;DisplayText&gt;[1, 13]&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Cite&gt;&lt;Author&gt;Rudolf Fruhwirth&lt;/Author&gt;&lt;Year&gt;2008&lt;/Year&gt;&lt;RecNum&gt;4940&lt;/RecNum&gt;&lt;record&gt;&lt;rec-number&gt;4940&lt;/rec-number&gt;&lt;foreign-keys&gt;&lt;key app="EN" db-id="rfx20pr9t5zxtmee0xn5fwzbxvw0r9vz2tee"&gt;4940&lt;/key&gt;&lt;/foreign-keys&gt;&lt;ref-type name="Journal Article"&gt;17&lt;/ref-type&gt;&lt;contributors&gt;&lt;authors&gt;&lt;author&gt;Rudolf Fruhwirth,&lt;/author&gt;&lt;author&gt;Wolfgang Waltenberger,&lt;/author&gt;&lt;/authors&gt;&lt;/contributors&gt;&lt;titles&gt;&lt;title&gt;Redescending M-estimators and Deterministic Annealing, with Applications to Robust Regression and Tail Index Estimation&lt;/title&gt;&lt;secondary-title&gt;AUSTRIAN JOURNAL OF STATISTICS&lt;/secondary-title&gt;&lt;/titles&gt;&lt;periodical&gt;&lt;full-title&gt;AUSTRIAN JOURNAL OF STATISTICS&lt;/full-title&gt;&lt;/periodical&gt;&lt;pages&gt;301–317&lt;/pages&gt;&lt;volume&gt;3 &amp;amp; 4&lt;/volume&gt;&lt;dates&gt;&lt;year&gt;2008&lt;/year&gt;&lt;/dates&gt;&lt;urls&gt;&lt;/urls&gt;&lt;/record&gt;&lt;/Cite&gt;&lt;/EndNote&gt;</w:instrText>
      </w:r>
      <w:r w:rsidR="004E11FD">
        <w:rPr>
          <w:rFonts w:ascii="Times New Roman" w:hAnsi="Times New Roman" w:cs="Times New Roman"/>
          <w:sz w:val="22"/>
          <w:szCs w:val="22"/>
        </w:rPr>
        <w:fldChar w:fldCharType="separate"/>
      </w:r>
      <w:r w:rsidR="00255A02">
        <w:rPr>
          <w:rFonts w:ascii="Times New Roman" w:hAnsi="Times New Roman" w:cs="Times New Roman"/>
          <w:noProof/>
          <w:sz w:val="22"/>
          <w:szCs w:val="22"/>
        </w:rPr>
        <w:t>[</w:t>
      </w:r>
      <w:hyperlink w:anchor="_ENREF_1" w:tooltip="Rudolf Fruhwirth, 2011 #4693" w:history="1">
        <w:r w:rsidR="0054085B">
          <w:rPr>
            <w:rFonts w:ascii="Times New Roman" w:hAnsi="Times New Roman" w:cs="Times New Roman"/>
            <w:noProof/>
            <w:sz w:val="22"/>
            <w:szCs w:val="22"/>
          </w:rPr>
          <w:t>1</w:t>
        </w:r>
      </w:hyperlink>
      <w:r w:rsidR="00255A02">
        <w:rPr>
          <w:rFonts w:ascii="Times New Roman" w:hAnsi="Times New Roman" w:cs="Times New Roman"/>
          <w:noProof/>
          <w:sz w:val="22"/>
          <w:szCs w:val="22"/>
        </w:rPr>
        <w:t xml:space="preserve">, </w:t>
      </w:r>
      <w:hyperlink w:anchor="_ENREF_13" w:tooltip="Rudolf Fruhwirth, 2008 #4940" w:history="1">
        <w:r w:rsidR="0054085B">
          <w:rPr>
            <w:rFonts w:ascii="Times New Roman" w:hAnsi="Times New Roman" w:cs="Times New Roman"/>
            <w:noProof/>
            <w:sz w:val="22"/>
            <w:szCs w:val="22"/>
          </w:rPr>
          <w:t>13</w:t>
        </w:r>
      </w:hyperlink>
      <w:r w:rsidR="00255A02">
        <w:rPr>
          <w:rFonts w:ascii="Times New Roman" w:hAnsi="Times New Roman" w:cs="Times New Roman"/>
          <w:noProof/>
          <w:sz w:val="22"/>
          <w:szCs w:val="22"/>
        </w:rPr>
        <w:t>]</w:t>
      </w:r>
      <w:r w:rsidR="004E11FD">
        <w:rPr>
          <w:rFonts w:ascii="Times New Roman" w:hAnsi="Times New Roman" w:cs="Times New Roman"/>
          <w:sz w:val="22"/>
          <w:szCs w:val="22"/>
        </w:rPr>
        <w:fldChar w:fldCharType="end"/>
      </w:r>
      <w:r w:rsidR="004E11FD">
        <w:rPr>
          <w:rFonts w:ascii="Times New Roman" w:hAnsi="Times New Roman" w:cs="Times New Roman"/>
          <w:sz w:val="22"/>
          <w:szCs w:val="22"/>
        </w:rPr>
        <w:t xml:space="preserve"> </w:t>
      </w:r>
      <w:r w:rsidR="00A568E8">
        <w:rPr>
          <w:rFonts w:ascii="Times New Roman" w:hAnsi="Times New Roman" w:cs="Times New Roman"/>
          <w:sz w:val="22"/>
          <w:szCs w:val="22"/>
        </w:rPr>
        <w:t>involves adding a “sponge cluster” defined by</w:t>
      </w:r>
    </w:p>
    <w:p w14:paraId="2FF5E2B5" w14:textId="31F6D71A" w:rsidR="00A568E8" w:rsidRDefault="0078486F" w:rsidP="00A568E8">
      <w:pPr>
        <w:pStyle w:val="Default"/>
        <w:ind w:left="720" w:firstLine="720"/>
        <w:jc w:val="both"/>
        <w:rPr>
          <w:rFonts w:ascii="Times New Roman" w:hAnsi="Times New Roman" w:cs="Times New Roman"/>
          <w:sz w:val="22"/>
          <w:szCs w:val="22"/>
        </w:rPr>
      </w:pPr>
      <w:r w:rsidRPr="00A568E8">
        <w:rPr>
          <w:rFonts w:ascii="Times New Roman" w:hAnsi="Times New Roman" w:cs="Times New Roman"/>
          <w:sz w:val="22"/>
          <w:szCs w:val="22"/>
        </w:rPr>
        <w:t>H</w:t>
      </w:r>
      <w:r w:rsidRPr="00A568E8">
        <w:rPr>
          <w:rFonts w:ascii="Times New Roman" w:hAnsi="Times New Roman" w:cs="Times New Roman"/>
          <w:sz w:val="22"/>
          <w:szCs w:val="22"/>
          <w:vertAlign w:val="subscript"/>
        </w:rPr>
        <w:t>Central</w:t>
      </w:r>
      <w:r w:rsidRPr="00A568E8">
        <w:rPr>
          <w:rFonts w:ascii="Times New Roman" w:hAnsi="Times New Roman" w:cs="Times New Roman"/>
          <w:sz w:val="22"/>
          <w:szCs w:val="22"/>
        </w:rPr>
        <w:t xml:space="preserve"> = H</w:t>
      </w:r>
      <w:r w:rsidRPr="00A568E8">
        <w:rPr>
          <w:rFonts w:ascii="Times New Roman" w:hAnsi="Times New Roman" w:cs="Times New Roman"/>
          <w:sz w:val="22"/>
          <w:szCs w:val="22"/>
          <w:vertAlign w:val="subscript"/>
        </w:rPr>
        <w:t>0</w:t>
      </w:r>
      <w:r w:rsidRPr="00A568E8">
        <w:rPr>
          <w:rFonts w:ascii="Times New Roman" w:hAnsi="Times New Roman" w:cs="Times New Roman"/>
          <w:sz w:val="22"/>
          <w:szCs w:val="22"/>
        </w:rPr>
        <w:t xml:space="preserve"> = </w:t>
      </w:r>
      <w:r w:rsidRPr="00A568E8">
        <w:rPr>
          <w:rFonts w:ascii="Times New Roman" w:hAnsi="Times New Roman" w:cs="Times New Roman"/>
          <w:sz w:val="22"/>
          <w:szCs w:val="22"/>
        </w:rPr>
        <w:sym w:font="Symbol" w:char="F0E5"/>
      </w:r>
      <w:r w:rsidR="00A568E8" w:rsidRPr="00A568E8">
        <w:rPr>
          <w:rFonts w:ascii="Times New Roman" w:hAnsi="Times New Roman" w:cs="Times New Roman"/>
          <w:i/>
          <w:iCs/>
          <w:sz w:val="22"/>
          <w:szCs w:val="22"/>
          <w:vertAlign w:val="subscript"/>
        </w:rPr>
        <w:t>x</w:t>
      </w:r>
      <w:r w:rsidRPr="00A568E8">
        <w:rPr>
          <w:rFonts w:ascii="Times New Roman" w:hAnsi="Times New Roman" w:cs="Times New Roman"/>
          <w:sz w:val="22"/>
          <w:szCs w:val="22"/>
          <w:vertAlign w:val="subscript"/>
        </w:rPr>
        <w:t>=1</w:t>
      </w:r>
      <w:r w:rsidRPr="00A568E8">
        <w:rPr>
          <w:rFonts w:ascii="Times New Roman" w:hAnsi="Times New Roman" w:cs="Times New Roman"/>
          <w:sz w:val="22"/>
          <w:szCs w:val="22"/>
          <w:vertAlign w:val="superscript"/>
        </w:rPr>
        <w:t>N</w:t>
      </w:r>
      <w:r w:rsidRPr="00A568E8">
        <w:rPr>
          <w:rFonts w:ascii="Times New Roman" w:hAnsi="Times New Roman" w:cs="Times New Roman"/>
          <w:sz w:val="22"/>
          <w:szCs w:val="22"/>
        </w:rPr>
        <w:t xml:space="preserve"> </w:t>
      </w:r>
      <w:r w:rsidR="00A568E8">
        <w:rPr>
          <w:rFonts w:ascii="Times New Roman" w:hAnsi="Times New Roman" w:cs="Times New Roman"/>
          <w:sz w:val="22"/>
          <w:szCs w:val="22"/>
        </w:rPr>
        <w:t>[</w:t>
      </w:r>
      <w:r w:rsidRPr="00A568E8">
        <w:rPr>
          <w:rFonts w:ascii="Times New Roman" w:hAnsi="Times New Roman" w:cs="Times New Roman"/>
          <w:sz w:val="22"/>
          <w:szCs w:val="22"/>
        </w:rPr>
        <w:sym w:font="Symbol" w:char="F0E5"/>
      </w:r>
      <w:r w:rsidRPr="00A568E8">
        <w:rPr>
          <w:rFonts w:ascii="Times New Roman" w:hAnsi="Times New Roman" w:cs="Times New Roman"/>
          <w:sz w:val="22"/>
          <w:szCs w:val="22"/>
          <w:vertAlign w:val="subscript"/>
        </w:rPr>
        <w:t>k=1</w:t>
      </w:r>
      <w:r w:rsidRPr="00A568E8">
        <w:rPr>
          <w:rFonts w:ascii="Times New Roman" w:hAnsi="Times New Roman" w:cs="Times New Roman"/>
          <w:sz w:val="22"/>
          <w:szCs w:val="22"/>
          <w:vertAlign w:val="superscript"/>
        </w:rPr>
        <w:t>K</w:t>
      </w:r>
      <w:r w:rsidRPr="00A568E8">
        <w:rPr>
          <w:rFonts w:ascii="Times New Roman" w:hAnsi="Times New Roman" w:cs="Times New Roman"/>
          <w:sz w:val="22"/>
          <w:szCs w:val="22"/>
        </w:rPr>
        <w:t xml:space="preserve"> M</w:t>
      </w:r>
      <w:r w:rsidR="00A568E8">
        <w:rPr>
          <w:rFonts w:ascii="Times New Roman" w:hAnsi="Times New Roman" w:cs="Times New Roman"/>
          <w:i/>
          <w:iCs/>
          <w:sz w:val="22"/>
          <w:szCs w:val="22"/>
          <w:vertAlign w:val="subscript"/>
        </w:rPr>
        <w:t>x</w:t>
      </w:r>
      <w:r w:rsidRPr="00A568E8">
        <w:rPr>
          <w:rFonts w:ascii="Times New Roman" w:hAnsi="Times New Roman" w:cs="Times New Roman"/>
          <w:sz w:val="22"/>
          <w:szCs w:val="22"/>
        </w:rPr>
        <w:t>(</w:t>
      </w:r>
      <w:r w:rsidRPr="00A568E8">
        <w:rPr>
          <w:rFonts w:ascii="Times New Roman" w:hAnsi="Times New Roman" w:cs="Times New Roman"/>
          <w:i/>
          <w:iCs/>
          <w:sz w:val="22"/>
          <w:szCs w:val="22"/>
        </w:rPr>
        <w:t>k</w:t>
      </w:r>
      <w:r w:rsidRPr="00A568E8">
        <w:rPr>
          <w:rFonts w:ascii="Times New Roman" w:hAnsi="Times New Roman" w:cs="Times New Roman"/>
          <w:sz w:val="22"/>
          <w:szCs w:val="22"/>
        </w:rPr>
        <w:t xml:space="preserve">) </w:t>
      </w:r>
      <w:r w:rsidR="00A568E8">
        <w:rPr>
          <w:rFonts w:ascii="Times New Roman" w:hAnsi="Times New Roman" w:cs="Times New Roman"/>
          <w:sz w:val="22"/>
          <w:szCs w:val="22"/>
        </w:rPr>
        <w:t>(</w:t>
      </w:r>
      <w:r w:rsidRPr="00A568E8">
        <w:rPr>
          <w:rFonts w:ascii="Times New Roman" w:hAnsi="Times New Roman" w:cs="Times New Roman"/>
          <w:sz w:val="22"/>
          <w:szCs w:val="22"/>
        </w:rPr>
        <w:t>(</w:t>
      </w:r>
      <w:r w:rsidRPr="00A568E8">
        <w:rPr>
          <w:rFonts w:ascii="Times New Roman" w:hAnsi="Times New Roman" w:cs="Times New Roman"/>
          <w:sz w:val="22"/>
          <w:szCs w:val="22"/>
          <w:u w:val="single"/>
        </w:rPr>
        <w:t>X</w:t>
      </w:r>
      <w:r w:rsidRPr="00A568E8">
        <w:rPr>
          <w:rFonts w:ascii="Times New Roman" w:hAnsi="Times New Roman" w:cs="Times New Roman"/>
          <w:sz w:val="22"/>
          <w:szCs w:val="22"/>
        </w:rPr>
        <w:t>(</w:t>
      </w:r>
      <w:r w:rsidR="00A568E8" w:rsidRPr="00A568E8">
        <w:rPr>
          <w:rFonts w:ascii="Times New Roman" w:hAnsi="Times New Roman" w:cs="Times New Roman"/>
          <w:i/>
          <w:sz w:val="22"/>
          <w:szCs w:val="22"/>
        </w:rPr>
        <w:t>x</w:t>
      </w:r>
      <w:r w:rsidRPr="00A568E8">
        <w:rPr>
          <w:rFonts w:ascii="Times New Roman" w:hAnsi="Times New Roman" w:cs="Times New Roman"/>
          <w:sz w:val="22"/>
          <w:szCs w:val="22"/>
        </w:rPr>
        <w:t xml:space="preserve">)- </w:t>
      </w:r>
      <w:r w:rsidRPr="00A568E8">
        <w:rPr>
          <w:rFonts w:ascii="Times New Roman" w:hAnsi="Times New Roman" w:cs="Times New Roman"/>
          <w:sz w:val="22"/>
          <w:szCs w:val="22"/>
          <w:u w:val="single"/>
        </w:rPr>
        <w:t>Y</w:t>
      </w:r>
      <w:r w:rsidRPr="00A568E8">
        <w:rPr>
          <w:rFonts w:ascii="Times New Roman" w:hAnsi="Times New Roman" w:cs="Times New Roman"/>
          <w:sz w:val="22"/>
          <w:szCs w:val="22"/>
        </w:rPr>
        <w:t>(</w:t>
      </w:r>
      <w:r w:rsidRPr="00A568E8">
        <w:rPr>
          <w:rFonts w:ascii="Times New Roman" w:hAnsi="Times New Roman" w:cs="Times New Roman"/>
          <w:i/>
          <w:iCs/>
          <w:sz w:val="22"/>
          <w:szCs w:val="22"/>
        </w:rPr>
        <w:t>k</w:t>
      </w:r>
      <w:r w:rsidRPr="00A568E8">
        <w:rPr>
          <w:rFonts w:ascii="Times New Roman" w:hAnsi="Times New Roman" w:cs="Times New Roman"/>
          <w:sz w:val="22"/>
          <w:szCs w:val="22"/>
        </w:rPr>
        <w:t>))</w:t>
      </w:r>
      <w:r w:rsidR="00A568E8">
        <w:rPr>
          <w:rFonts w:ascii="Times New Roman" w:hAnsi="Times New Roman" w:cs="Times New Roman"/>
          <w:sz w:val="22"/>
          <w:szCs w:val="22"/>
        </w:rPr>
        <w:t>/</w:t>
      </w:r>
      <w:r w:rsidR="00A568E8" w:rsidRPr="003D3503">
        <w:rPr>
          <w:rFonts w:ascii="Times New Roman" w:hAnsi="Times New Roman" w:cs="Times New Roman"/>
          <w:sz w:val="22"/>
          <w:szCs w:val="22"/>
          <w:u w:val="single"/>
        </w:rPr>
        <w:sym w:font="Symbol" w:char="F073"/>
      </w:r>
      <w:r w:rsidR="00A568E8">
        <w:rPr>
          <w:rFonts w:ascii="Times New Roman" w:hAnsi="Times New Roman" w:cs="Times New Roman"/>
          <w:sz w:val="22"/>
          <w:szCs w:val="22"/>
        </w:rPr>
        <w:t>(</w:t>
      </w:r>
      <w:r w:rsidR="00A568E8" w:rsidRPr="00A568E8">
        <w:rPr>
          <w:rFonts w:ascii="Times New Roman" w:hAnsi="Times New Roman" w:cs="Times New Roman"/>
          <w:i/>
          <w:sz w:val="22"/>
          <w:szCs w:val="22"/>
        </w:rPr>
        <w:t>k</w:t>
      </w:r>
      <w:r w:rsidR="00A568E8">
        <w:rPr>
          <w:rFonts w:ascii="Times New Roman" w:hAnsi="Times New Roman" w:cs="Times New Roman"/>
          <w:sz w:val="22"/>
          <w:szCs w:val="22"/>
        </w:rPr>
        <w:t>))</w:t>
      </w:r>
      <w:r w:rsidRPr="00A568E8">
        <w:rPr>
          <w:rFonts w:ascii="Times New Roman" w:hAnsi="Times New Roman" w:cs="Times New Roman"/>
          <w:sz w:val="22"/>
          <w:szCs w:val="22"/>
          <w:vertAlign w:val="superscript"/>
        </w:rPr>
        <w:t>2</w:t>
      </w:r>
      <w:r w:rsidRPr="00A568E8">
        <w:rPr>
          <w:rFonts w:ascii="Times New Roman" w:hAnsi="Times New Roman" w:cs="Times New Roman"/>
          <w:sz w:val="22"/>
          <w:szCs w:val="22"/>
        </w:rPr>
        <w:t xml:space="preserve"> </w:t>
      </w:r>
      <w:r w:rsidR="00A568E8">
        <w:rPr>
          <w:rFonts w:ascii="Times New Roman" w:hAnsi="Times New Roman" w:cs="Times New Roman"/>
          <w:sz w:val="22"/>
          <w:szCs w:val="22"/>
        </w:rPr>
        <w:t xml:space="preserve">+ </w:t>
      </w:r>
      <w:r w:rsidR="00A568E8" w:rsidRPr="00A568E8">
        <w:rPr>
          <w:rFonts w:ascii="Times New Roman" w:hAnsi="Times New Roman" w:cs="Times New Roman"/>
          <w:sz w:val="22"/>
          <w:szCs w:val="22"/>
        </w:rPr>
        <w:t>M</w:t>
      </w:r>
      <w:r w:rsidR="00A568E8">
        <w:rPr>
          <w:rFonts w:ascii="Times New Roman" w:hAnsi="Times New Roman" w:cs="Times New Roman"/>
          <w:i/>
          <w:iCs/>
          <w:sz w:val="22"/>
          <w:szCs w:val="22"/>
          <w:vertAlign w:val="subscript"/>
        </w:rPr>
        <w:t>x</w:t>
      </w:r>
      <w:r w:rsidR="00A568E8" w:rsidRPr="00A568E8">
        <w:rPr>
          <w:rFonts w:ascii="Times New Roman" w:hAnsi="Times New Roman" w:cs="Times New Roman"/>
          <w:sz w:val="22"/>
          <w:szCs w:val="22"/>
        </w:rPr>
        <w:t>(</w:t>
      </w:r>
      <w:r w:rsidR="00A568E8">
        <w:rPr>
          <w:rFonts w:ascii="Times New Roman" w:hAnsi="Times New Roman" w:cs="Times New Roman"/>
          <w:i/>
          <w:iCs/>
          <w:sz w:val="22"/>
          <w:szCs w:val="22"/>
        </w:rPr>
        <w:t>sponge</w:t>
      </w:r>
      <w:r w:rsidR="00A568E8" w:rsidRPr="00A568E8">
        <w:rPr>
          <w:rFonts w:ascii="Times New Roman" w:hAnsi="Times New Roman" w:cs="Times New Roman"/>
          <w:sz w:val="22"/>
          <w:szCs w:val="22"/>
        </w:rPr>
        <w:t>)</w:t>
      </w:r>
      <w:r w:rsidR="00A568E8">
        <w:rPr>
          <w:rFonts w:ascii="Times New Roman" w:hAnsi="Times New Roman" w:cs="Times New Roman"/>
          <w:sz w:val="22"/>
          <w:szCs w:val="22"/>
        </w:rPr>
        <w:t>c</w:t>
      </w:r>
      <w:r w:rsidR="00A568E8" w:rsidRPr="00A568E8">
        <w:rPr>
          <w:rFonts w:ascii="Times New Roman" w:hAnsi="Times New Roman" w:cs="Times New Roman"/>
          <w:sz w:val="22"/>
          <w:szCs w:val="22"/>
          <w:vertAlign w:val="superscript"/>
        </w:rPr>
        <w:t>2</w:t>
      </w:r>
      <w:r w:rsidR="00A568E8">
        <w:rPr>
          <w:rFonts w:ascii="Times New Roman" w:hAnsi="Times New Roman" w:cs="Times New Roman"/>
          <w:sz w:val="22"/>
          <w:szCs w:val="22"/>
        </w:rPr>
        <w:t>]</w:t>
      </w:r>
      <w:r w:rsidRPr="00A568E8">
        <w:rPr>
          <w:rFonts w:ascii="Times New Roman" w:hAnsi="Times New Roman" w:cs="Times New Roman"/>
          <w:sz w:val="22"/>
          <w:szCs w:val="22"/>
        </w:rPr>
        <w:tab/>
      </w:r>
      <w:r w:rsidR="00A568E8">
        <w:rPr>
          <w:rFonts w:ascii="Times New Roman" w:hAnsi="Times New Roman" w:cs="Times New Roman"/>
          <w:sz w:val="22"/>
          <w:szCs w:val="22"/>
        </w:rPr>
        <w:tab/>
        <w:t>(22)</w:t>
      </w:r>
      <w:r w:rsidR="00A568E8">
        <w:rPr>
          <w:rFonts w:ascii="Times New Roman" w:hAnsi="Times New Roman" w:cs="Times New Roman"/>
          <w:sz w:val="22"/>
          <w:szCs w:val="22"/>
        </w:rPr>
        <w:tab/>
      </w:r>
      <w:r w:rsidR="00A568E8">
        <w:rPr>
          <w:rFonts w:ascii="Times New Roman" w:hAnsi="Times New Roman" w:cs="Times New Roman"/>
          <w:sz w:val="22"/>
          <w:szCs w:val="22"/>
        </w:rPr>
        <w:tab/>
      </w:r>
    </w:p>
    <w:p w14:paraId="038BA467" w14:textId="57FB54E9" w:rsidR="00A568E8" w:rsidRDefault="00091F12" w:rsidP="0078486F">
      <w:pPr>
        <w:pStyle w:val="Default"/>
        <w:jc w:val="both"/>
        <w:rPr>
          <w:rFonts w:ascii="Times New Roman" w:hAnsi="Times New Roman" w:cs="Times New Roman"/>
          <w:sz w:val="22"/>
          <w:szCs w:val="22"/>
        </w:rPr>
      </w:pPr>
      <w:r>
        <w:rPr>
          <w:rFonts w:ascii="Times New Roman" w:hAnsi="Times New Roman" w:cs="Times New Roman"/>
          <w:sz w:val="22"/>
          <w:szCs w:val="22"/>
        </w:rPr>
        <w:t xml:space="preserve">Here we have taken a case when there is prescribed error </w:t>
      </w:r>
      <w:r w:rsidRPr="003D3503">
        <w:rPr>
          <w:rFonts w:ascii="Times New Roman" w:hAnsi="Times New Roman" w:cs="Times New Roman"/>
          <w:sz w:val="22"/>
          <w:szCs w:val="22"/>
          <w:u w:val="single"/>
        </w:rPr>
        <w:sym w:font="Symbol" w:char="F073"/>
      </w:r>
      <w:r>
        <w:rPr>
          <w:rFonts w:ascii="Times New Roman" w:hAnsi="Times New Roman" w:cs="Times New Roman"/>
          <w:sz w:val="22"/>
          <w:szCs w:val="22"/>
        </w:rPr>
        <w:t>(</w:t>
      </w:r>
      <w:r w:rsidRPr="00A568E8">
        <w:rPr>
          <w:rFonts w:ascii="Times New Roman" w:hAnsi="Times New Roman" w:cs="Times New Roman"/>
          <w:i/>
          <w:sz w:val="22"/>
          <w:szCs w:val="22"/>
        </w:rPr>
        <w:t>k</w:t>
      </w:r>
      <w:r>
        <w:rPr>
          <w:rFonts w:ascii="Times New Roman" w:hAnsi="Times New Roman" w:cs="Times New Roman"/>
          <w:sz w:val="22"/>
          <w:szCs w:val="22"/>
        </w:rPr>
        <w:t>) for each cluster as would happen i</w:t>
      </w:r>
      <w:r w:rsidR="003D3503">
        <w:rPr>
          <w:rFonts w:ascii="Times New Roman" w:hAnsi="Times New Roman" w:cs="Times New Roman"/>
          <w:sz w:val="22"/>
          <w:szCs w:val="22"/>
        </w:rPr>
        <w:t>f cluster spread due to an estim</w:t>
      </w:r>
      <w:r>
        <w:rPr>
          <w:rFonts w:ascii="Times New Roman" w:hAnsi="Times New Roman" w:cs="Times New Roman"/>
          <w:sz w:val="22"/>
          <w:szCs w:val="22"/>
        </w:rPr>
        <w:t>able measurement error</w:t>
      </w:r>
      <w:r w:rsidR="00FA1EAC">
        <w:rPr>
          <w:rFonts w:ascii="Times New Roman" w:hAnsi="Times New Roman" w:cs="Times New Roman"/>
          <w:sz w:val="22"/>
          <w:szCs w:val="22"/>
        </w:rPr>
        <w:t xml:space="preserve"> discussed in figure 3</w:t>
      </w:r>
      <w:r>
        <w:rPr>
          <w:rFonts w:ascii="Times New Roman" w:hAnsi="Times New Roman" w:cs="Times New Roman"/>
          <w:sz w:val="22"/>
          <w:szCs w:val="22"/>
        </w:rPr>
        <w:t>.</w:t>
      </w:r>
      <w:r w:rsidR="003D3503">
        <w:rPr>
          <w:rFonts w:ascii="Times New Roman" w:hAnsi="Times New Roman" w:cs="Times New Roman"/>
          <w:sz w:val="22"/>
          <w:szCs w:val="22"/>
        </w:rPr>
        <w:t xml:space="preserve"> Then let’s use </w:t>
      </w:r>
      <w:r w:rsidR="003D3503" w:rsidRPr="003D3503">
        <w:rPr>
          <w:rFonts w:ascii="Times New Roman" w:hAnsi="Times New Roman" w:cs="Times New Roman"/>
          <w:i/>
          <w:sz w:val="22"/>
          <w:szCs w:val="22"/>
        </w:rPr>
        <w:t>k</w:t>
      </w:r>
      <w:r w:rsidR="003D3503">
        <w:rPr>
          <w:rFonts w:ascii="Times New Roman" w:hAnsi="Times New Roman" w:cs="Times New Roman"/>
          <w:sz w:val="22"/>
          <w:szCs w:val="22"/>
        </w:rPr>
        <w:t xml:space="preserve">=0 for the “sponge” term introduced above. </w:t>
      </w:r>
    </w:p>
    <w:p w14:paraId="25935350" w14:textId="212707F1" w:rsidR="003D3503" w:rsidRDefault="003D3503" w:rsidP="0078486F">
      <w:pPr>
        <w:pStyle w:val="Default"/>
        <w:jc w:val="both"/>
        <w:rPr>
          <w:rFonts w:ascii="Times New Roman" w:hAnsi="Times New Roman" w:cs="Times New Roman"/>
          <w:sz w:val="22"/>
          <w:szCs w:val="22"/>
        </w:rPr>
      </w:pPr>
      <w:r w:rsidRPr="003D3503">
        <w:rPr>
          <w:rFonts w:ascii="Times New Roman" w:hAnsi="Times New Roman" w:cs="Times New Roman"/>
          <w:sz w:val="22"/>
          <w:szCs w:val="22"/>
        </w:rPr>
        <w:t>&lt; M</w:t>
      </w:r>
      <w:r w:rsidRPr="003D3503">
        <w:rPr>
          <w:rFonts w:ascii="Times New Roman" w:hAnsi="Times New Roman" w:cs="Times New Roman"/>
          <w:i/>
          <w:iCs/>
          <w:sz w:val="22"/>
          <w:szCs w:val="22"/>
          <w:vertAlign w:val="subscript"/>
        </w:rPr>
        <w:t>x</w:t>
      </w:r>
      <w:r w:rsidRPr="003D3503">
        <w:rPr>
          <w:rFonts w:ascii="Times New Roman" w:hAnsi="Times New Roman" w:cs="Times New Roman"/>
          <w:sz w:val="22"/>
          <w:szCs w:val="22"/>
        </w:rPr>
        <w:t>(</w:t>
      </w:r>
      <w:r w:rsidRPr="003D3503">
        <w:rPr>
          <w:rFonts w:ascii="Times New Roman" w:hAnsi="Times New Roman" w:cs="Times New Roman"/>
          <w:iCs/>
          <w:sz w:val="22"/>
          <w:szCs w:val="22"/>
        </w:rPr>
        <w:t>0</w:t>
      </w:r>
      <w:r w:rsidRPr="003D3503">
        <w:rPr>
          <w:rFonts w:ascii="Times New Roman" w:hAnsi="Times New Roman" w:cs="Times New Roman"/>
          <w:sz w:val="22"/>
          <w:szCs w:val="22"/>
        </w:rPr>
        <w:t>)&gt; = p(0) exp( - c</w:t>
      </w:r>
      <w:r w:rsidRPr="003D3503">
        <w:rPr>
          <w:rFonts w:ascii="Times New Roman" w:hAnsi="Times New Roman" w:cs="Times New Roman"/>
          <w:sz w:val="22"/>
          <w:szCs w:val="22"/>
          <w:vertAlign w:val="superscript"/>
        </w:rPr>
        <w:t>2</w:t>
      </w:r>
      <w:r>
        <w:rPr>
          <w:rFonts w:ascii="Times New Roman" w:hAnsi="Times New Roman" w:cs="Times New Roman"/>
          <w:sz w:val="22"/>
          <w:szCs w:val="22"/>
        </w:rPr>
        <w:t>/T</w:t>
      </w:r>
      <w:r w:rsidRPr="003D3503">
        <w:rPr>
          <w:rFonts w:ascii="Times New Roman" w:hAnsi="Times New Roman" w:cs="Times New Roman"/>
          <w:sz w:val="22"/>
          <w:szCs w:val="22"/>
        </w:rPr>
        <w:t>)</w:t>
      </w:r>
      <w:r>
        <w:rPr>
          <w:rFonts w:ascii="Times New Roman" w:hAnsi="Times New Roman" w:cs="Times New Roman"/>
          <w:sz w:val="22"/>
          <w:szCs w:val="22"/>
        </w:rPr>
        <w:t xml:space="preserve"> / (</w:t>
      </w:r>
      <w:r w:rsidRPr="003D3503">
        <w:rPr>
          <w:rFonts w:ascii="Times New Roman" w:hAnsi="Times New Roman" w:cs="Times New Roman"/>
          <w:sz w:val="22"/>
          <w:szCs w:val="22"/>
        </w:rPr>
        <w:sym w:font="Symbol" w:char="F0E5"/>
      </w:r>
      <w:r w:rsidRPr="003D3503">
        <w:rPr>
          <w:rFonts w:ascii="Times New Roman" w:hAnsi="Times New Roman" w:cs="Times New Roman"/>
          <w:sz w:val="22"/>
          <w:szCs w:val="22"/>
          <w:vertAlign w:val="subscript"/>
        </w:rPr>
        <w:t>k=1</w:t>
      </w:r>
      <w:r w:rsidRPr="003D3503">
        <w:rPr>
          <w:rFonts w:ascii="Times New Roman" w:hAnsi="Times New Roman" w:cs="Times New Roman"/>
          <w:sz w:val="22"/>
          <w:szCs w:val="22"/>
          <w:vertAlign w:val="superscript"/>
        </w:rPr>
        <w:t>K</w:t>
      </w:r>
      <w:r w:rsidRPr="003D3503">
        <w:rPr>
          <w:rFonts w:ascii="Times New Roman" w:hAnsi="Times New Roman" w:cs="Times New Roman"/>
          <w:sz w:val="22"/>
          <w:szCs w:val="22"/>
        </w:rPr>
        <w:t xml:space="preserve"> p(k) exp( - (</w:t>
      </w:r>
      <w:r w:rsidRPr="003D3503">
        <w:rPr>
          <w:rFonts w:ascii="Times New Roman" w:hAnsi="Times New Roman" w:cs="Times New Roman"/>
          <w:sz w:val="22"/>
          <w:szCs w:val="22"/>
          <w:u w:val="single"/>
        </w:rPr>
        <w:t>X</w:t>
      </w:r>
      <w:r w:rsidRPr="003D3503">
        <w:rPr>
          <w:rFonts w:ascii="Times New Roman" w:hAnsi="Times New Roman" w:cs="Times New Roman"/>
          <w:sz w:val="22"/>
          <w:szCs w:val="22"/>
        </w:rPr>
        <w:t>(</w:t>
      </w:r>
      <w:r w:rsidRPr="00797A2B">
        <w:rPr>
          <w:rFonts w:ascii="Times New Roman" w:hAnsi="Times New Roman" w:cs="Times New Roman"/>
          <w:i/>
          <w:sz w:val="22"/>
          <w:szCs w:val="22"/>
        </w:rPr>
        <w:t>x</w:t>
      </w:r>
      <w:r w:rsidRPr="003D3503">
        <w:rPr>
          <w:rFonts w:ascii="Times New Roman" w:hAnsi="Times New Roman" w:cs="Times New Roman"/>
          <w:sz w:val="22"/>
          <w:szCs w:val="22"/>
        </w:rPr>
        <w:t xml:space="preserve">) - </w:t>
      </w:r>
      <w:r w:rsidRPr="003D3503">
        <w:rPr>
          <w:rFonts w:ascii="Times New Roman" w:hAnsi="Times New Roman" w:cs="Times New Roman"/>
          <w:sz w:val="22"/>
          <w:szCs w:val="22"/>
          <w:u w:val="single"/>
        </w:rPr>
        <w:t>Y</w:t>
      </w:r>
      <w:r w:rsidRPr="003D3503">
        <w:rPr>
          <w:rFonts w:ascii="Times New Roman" w:hAnsi="Times New Roman" w:cs="Times New Roman"/>
          <w:sz w:val="22"/>
          <w:szCs w:val="22"/>
        </w:rPr>
        <w:t>(</w:t>
      </w:r>
      <w:r w:rsidRPr="003D3503">
        <w:rPr>
          <w:rFonts w:ascii="Times New Roman" w:hAnsi="Times New Roman" w:cs="Times New Roman"/>
          <w:i/>
          <w:iCs/>
          <w:sz w:val="22"/>
          <w:szCs w:val="22"/>
        </w:rPr>
        <w:t>k</w:t>
      </w:r>
      <w:r w:rsidRPr="003D3503">
        <w:rPr>
          <w:rFonts w:ascii="Times New Roman" w:hAnsi="Times New Roman" w:cs="Times New Roman"/>
          <w:sz w:val="22"/>
          <w:szCs w:val="22"/>
        </w:rPr>
        <w:t>))</w:t>
      </w:r>
      <w:r w:rsidRPr="003D3503">
        <w:rPr>
          <w:rFonts w:ascii="Times New Roman" w:hAnsi="Times New Roman" w:cs="Times New Roman"/>
          <w:sz w:val="22"/>
          <w:szCs w:val="22"/>
          <w:vertAlign w:val="superscript"/>
        </w:rPr>
        <w:t>2</w:t>
      </w:r>
      <w:r>
        <w:rPr>
          <w:rFonts w:ascii="Times New Roman" w:hAnsi="Times New Roman" w:cs="Times New Roman"/>
          <w:sz w:val="22"/>
          <w:szCs w:val="22"/>
        </w:rPr>
        <w:t>/(</w:t>
      </w:r>
      <w:r w:rsidRPr="003D3503">
        <w:rPr>
          <w:rFonts w:ascii="Times New Roman" w:hAnsi="Times New Roman" w:cs="Times New Roman"/>
          <w:bCs/>
          <w:sz w:val="22"/>
          <w:szCs w:val="22"/>
          <w:u w:val="single"/>
        </w:rPr>
        <w:sym w:font="Symbol" w:char="F073"/>
      </w:r>
      <w:r w:rsidRPr="003D3503">
        <w:rPr>
          <w:rFonts w:ascii="Times New Roman" w:hAnsi="Times New Roman" w:cs="Times New Roman"/>
          <w:bCs/>
          <w:sz w:val="22"/>
          <w:szCs w:val="22"/>
        </w:rPr>
        <w:t>(</w:t>
      </w:r>
      <w:r w:rsidRPr="003D3503">
        <w:rPr>
          <w:rFonts w:ascii="Times New Roman" w:hAnsi="Times New Roman" w:cs="Times New Roman"/>
          <w:bCs/>
          <w:i/>
          <w:sz w:val="22"/>
          <w:szCs w:val="22"/>
        </w:rPr>
        <w:t>k</w:t>
      </w:r>
      <w:r w:rsidRPr="003D3503">
        <w:rPr>
          <w:rFonts w:ascii="Times New Roman" w:hAnsi="Times New Roman" w:cs="Times New Roman"/>
          <w:bCs/>
          <w:sz w:val="22"/>
          <w:szCs w:val="22"/>
        </w:rPr>
        <w:t>)</w:t>
      </w:r>
      <w:r w:rsidRPr="003D3503">
        <w:rPr>
          <w:rFonts w:ascii="Times New Roman" w:hAnsi="Times New Roman" w:cs="Times New Roman"/>
          <w:bCs/>
          <w:sz w:val="22"/>
          <w:szCs w:val="22"/>
          <w:vertAlign w:val="superscript"/>
        </w:rPr>
        <w:t>2</w:t>
      </w:r>
      <w:r w:rsidRPr="003D3503">
        <w:rPr>
          <w:rFonts w:ascii="Times New Roman" w:hAnsi="Times New Roman" w:cs="Times New Roman"/>
          <w:sz w:val="22"/>
          <w:szCs w:val="22"/>
        </w:rPr>
        <w:t xml:space="preserve"> T)  ) + p(0)exp( - c</w:t>
      </w:r>
      <w:r w:rsidRPr="003D3503">
        <w:rPr>
          <w:rFonts w:ascii="Times New Roman" w:hAnsi="Times New Roman" w:cs="Times New Roman"/>
          <w:sz w:val="22"/>
          <w:szCs w:val="22"/>
          <w:vertAlign w:val="superscript"/>
        </w:rPr>
        <w:t>2</w:t>
      </w:r>
      <w:r>
        <w:rPr>
          <w:rFonts w:ascii="Times New Roman" w:hAnsi="Times New Roman" w:cs="Times New Roman"/>
          <w:sz w:val="22"/>
          <w:szCs w:val="22"/>
        </w:rPr>
        <w:t>/T</w:t>
      </w:r>
      <w:r w:rsidRPr="003D3503">
        <w:rPr>
          <w:rFonts w:ascii="Times New Roman" w:hAnsi="Times New Roman" w:cs="Times New Roman"/>
          <w:sz w:val="22"/>
          <w:szCs w:val="22"/>
        </w:rPr>
        <w:t>)</w:t>
      </w:r>
      <w:r>
        <w:rPr>
          <w:rFonts w:ascii="Times New Roman" w:hAnsi="Times New Roman" w:cs="Times New Roman"/>
          <w:sz w:val="22"/>
          <w:szCs w:val="22"/>
        </w:rPr>
        <w:t xml:space="preserve"> )</w:t>
      </w:r>
      <w:r>
        <w:rPr>
          <w:rFonts w:ascii="Times New Roman" w:hAnsi="Times New Roman" w:cs="Times New Roman"/>
          <w:sz w:val="22"/>
          <w:szCs w:val="22"/>
        </w:rPr>
        <w:tab/>
        <w:t>(23)</w:t>
      </w:r>
    </w:p>
    <w:p w14:paraId="716861B8" w14:textId="5330976D" w:rsidR="003D3503" w:rsidRDefault="003D3503" w:rsidP="0078486F">
      <w:pPr>
        <w:pStyle w:val="Default"/>
        <w:jc w:val="both"/>
        <w:rPr>
          <w:rFonts w:ascii="Times New Roman" w:hAnsi="Times New Roman" w:cs="Times New Roman"/>
          <w:sz w:val="22"/>
          <w:szCs w:val="22"/>
        </w:rPr>
      </w:pPr>
      <w:r>
        <w:rPr>
          <w:rFonts w:ascii="Times New Roman" w:hAnsi="Times New Roman" w:cs="Times New Roman"/>
          <w:sz w:val="22"/>
          <w:szCs w:val="22"/>
        </w:rPr>
        <w:t xml:space="preserve">As T decreases we see that </w:t>
      </w:r>
      <w:r w:rsidRPr="003D3503">
        <w:rPr>
          <w:rFonts w:ascii="Times New Roman" w:hAnsi="Times New Roman" w:cs="Times New Roman"/>
          <w:sz w:val="22"/>
          <w:szCs w:val="22"/>
        </w:rPr>
        <w:t>&lt; M</w:t>
      </w:r>
      <w:r w:rsidRPr="003D3503">
        <w:rPr>
          <w:rFonts w:ascii="Times New Roman" w:hAnsi="Times New Roman" w:cs="Times New Roman"/>
          <w:i/>
          <w:iCs/>
          <w:sz w:val="22"/>
          <w:szCs w:val="22"/>
          <w:vertAlign w:val="subscript"/>
        </w:rPr>
        <w:t>x</w:t>
      </w:r>
      <w:r w:rsidRPr="003D3503">
        <w:rPr>
          <w:rFonts w:ascii="Times New Roman" w:hAnsi="Times New Roman" w:cs="Times New Roman"/>
          <w:sz w:val="22"/>
          <w:szCs w:val="22"/>
        </w:rPr>
        <w:t>(</w:t>
      </w:r>
      <w:r w:rsidRPr="003D3503">
        <w:rPr>
          <w:rFonts w:ascii="Times New Roman" w:hAnsi="Times New Roman" w:cs="Times New Roman"/>
          <w:iCs/>
          <w:sz w:val="22"/>
          <w:szCs w:val="22"/>
        </w:rPr>
        <w:t>0</w:t>
      </w:r>
      <w:r w:rsidRPr="003D3503">
        <w:rPr>
          <w:rFonts w:ascii="Times New Roman" w:hAnsi="Times New Roman" w:cs="Times New Roman"/>
          <w:sz w:val="22"/>
          <w:szCs w:val="22"/>
        </w:rPr>
        <w:t>)&gt;</w:t>
      </w:r>
      <w:r>
        <w:rPr>
          <w:rFonts w:ascii="Times New Roman" w:hAnsi="Times New Roman" w:cs="Times New Roman"/>
          <w:sz w:val="22"/>
          <w:szCs w:val="22"/>
        </w:rPr>
        <w:t xml:space="preserve"> tends to one</w:t>
      </w:r>
      <w:r w:rsidR="00AA7FD8">
        <w:rPr>
          <w:rFonts w:ascii="Times New Roman" w:hAnsi="Times New Roman" w:cs="Times New Roman"/>
          <w:sz w:val="22"/>
          <w:szCs w:val="22"/>
        </w:rPr>
        <w:t xml:space="preserve"> and </w:t>
      </w:r>
      <w:r>
        <w:rPr>
          <w:rFonts w:ascii="Times New Roman" w:hAnsi="Times New Roman" w:cs="Times New Roman"/>
          <w:sz w:val="22"/>
          <w:szCs w:val="22"/>
        </w:rPr>
        <w:t xml:space="preserve"> </w:t>
      </w:r>
      <w:r w:rsidR="00AA7FD8" w:rsidRPr="003D3503">
        <w:rPr>
          <w:rFonts w:ascii="Times New Roman" w:hAnsi="Times New Roman" w:cs="Times New Roman"/>
          <w:sz w:val="22"/>
          <w:szCs w:val="22"/>
        </w:rPr>
        <w:t>&lt; M</w:t>
      </w:r>
      <w:r w:rsidR="00AA7FD8" w:rsidRPr="003D3503">
        <w:rPr>
          <w:rFonts w:ascii="Times New Roman" w:hAnsi="Times New Roman" w:cs="Times New Roman"/>
          <w:i/>
          <w:iCs/>
          <w:sz w:val="22"/>
          <w:szCs w:val="22"/>
          <w:vertAlign w:val="subscript"/>
        </w:rPr>
        <w:t>x</w:t>
      </w:r>
      <w:r w:rsidR="00AA7FD8" w:rsidRPr="003D3503">
        <w:rPr>
          <w:rFonts w:ascii="Times New Roman" w:hAnsi="Times New Roman" w:cs="Times New Roman"/>
          <w:sz w:val="22"/>
          <w:szCs w:val="22"/>
        </w:rPr>
        <w:t>(</w:t>
      </w:r>
      <w:r w:rsidR="00AA7FD8" w:rsidRPr="00AA7FD8">
        <w:rPr>
          <w:rFonts w:ascii="Times New Roman" w:hAnsi="Times New Roman" w:cs="Times New Roman"/>
          <w:i/>
          <w:iCs/>
          <w:sz w:val="22"/>
          <w:szCs w:val="22"/>
        </w:rPr>
        <w:t>k</w:t>
      </w:r>
      <w:r w:rsidR="00AA7FD8" w:rsidRPr="003D3503">
        <w:rPr>
          <w:rFonts w:ascii="Times New Roman" w:hAnsi="Times New Roman" w:cs="Times New Roman"/>
          <w:sz w:val="22"/>
          <w:szCs w:val="22"/>
        </w:rPr>
        <w:t>)&gt;</w:t>
      </w:r>
      <w:r w:rsidR="00AA7FD8">
        <w:rPr>
          <w:rFonts w:ascii="Times New Roman" w:hAnsi="Times New Roman" w:cs="Times New Roman"/>
          <w:sz w:val="22"/>
          <w:szCs w:val="22"/>
        </w:rPr>
        <w:t xml:space="preserve">  to zero </w:t>
      </w:r>
      <w:r>
        <w:rPr>
          <w:rFonts w:ascii="Times New Roman" w:hAnsi="Times New Roman" w:cs="Times New Roman"/>
          <w:sz w:val="22"/>
          <w:szCs w:val="22"/>
        </w:rPr>
        <w:t>if</w:t>
      </w:r>
      <w:r w:rsidR="00AA7FD8">
        <w:rPr>
          <w:rFonts w:ascii="Times New Roman" w:hAnsi="Times New Roman" w:cs="Times New Roman"/>
          <w:sz w:val="22"/>
          <w:szCs w:val="22"/>
        </w:rPr>
        <w:t xml:space="preserve"> k </w:t>
      </w:r>
      <w:r w:rsidR="00AA7FD8">
        <w:rPr>
          <w:rFonts w:ascii="Times New Roman" w:hAnsi="Times New Roman" w:cs="Times New Roman"/>
          <w:sz w:val="22"/>
          <w:szCs w:val="22"/>
        </w:rPr>
        <w:sym w:font="Symbol" w:char="F0B9"/>
      </w:r>
      <w:r w:rsidR="00AA7FD8">
        <w:rPr>
          <w:rFonts w:ascii="Times New Roman" w:hAnsi="Times New Roman" w:cs="Times New Roman"/>
          <w:sz w:val="22"/>
          <w:szCs w:val="22"/>
        </w:rPr>
        <w:t xml:space="preserve"> 0 if</w:t>
      </w:r>
    </w:p>
    <w:p w14:paraId="3285203A" w14:textId="4DFABF2F" w:rsidR="003D3503" w:rsidRDefault="003D3503" w:rsidP="003D3503">
      <w:pPr>
        <w:pStyle w:val="Default"/>
        <w:ind w:left="720" w:firstLine="720"/>
        <w:jc w:val="both"/>
        <w:rPr>
          <w:rFonts w:ascii="Times New Roman" w:hAnsi="Times New Roman" w:cs="Times New Roman"/>
          <w:sz w:val="22"/>
          <w:szCs w:val="22"/>
        </w:rPr>
      </w:pPr>
      <w:r w:rsidRPr="003D3503">
        <w:rPr>
          <w:rFonts w:ascii="Times New Roman" w:hAnsi="Times New Roman" w:cs="Times New Roman"/>
          <w:sz w:val="22"/>
          <w:szCs w:val="22"/>
        </w:rPr>
        <w:t>(</w:t>
      </w:r>
      <w:r w:rsidRPr="003D3503">
        <w:rPr>
          <w:rFonts w:ascii="Times New Roman" w:hAnsi="Times New Roman" w:cs="Times New Roman"/>
          <w:sz w:val="22"/>
          <w:szCs w:val="22"/>
          <w:u w:val="single"/>
        </w:rPr>
        <w:t>X</w:t>
      </w:r>
      <w:r w:rsidRPr="003D3503">
        <w:rPr>
          <w:rFonts w:ascii="Times New Roman" w:hAnsi="Times New Roman" w:cs="Times New Roman"/>
          <w:sz w:val="22"/>
          <w:szCs w:val="22"/>
        </w:rPr>
        <w:t>(</w:t>
      </w:r>
      <w:r w:rsidRPr="00797A2B">
        <w:rPr>
          <w:rFonts w:ascii="Times New Roman" w:hAnsi="Times New Roman" w:cs="Times New Roman"/>
          <w:i/>
          <w:sz w:val="22"/>
          <w:szCs w:val="22"/>
        </w:rPr>
        <w:t>x</w:t>
      </w:r>
      <w:r w:rsidRPr="003D3503">
        <w:rPr>
          <w:rFonts w:ascii="Times New Roman" w:hAnsi="Times New Roman" w:cs="Times New Roman"/>
          <w:sz w:val="22"/>
          <w:szCs w:val="22"/>
        </w:rPr>
        <w:t xml:space="preserve">) - </w:t>
      </w:r>
      <w:r w:rsidRPr="003D3503">
        <w:rPr>
          <w:rFonts w:ascii="Times New Roman" w:hAnsi="Times New Roman" w:cs="Times New Roman"/>
          <w:sz w:val="22"/>
          <w:szCs w:val="22"/>
          <w:u w:val="single"/>
        </w:rPr>
        <w:t>Y</w:t>
      </w:r>
      <w:r w:rsidRPr="003D3503">
        <w:rPr>
          <w:rFonts w:ascii="Times New Roman" w:hAnsi="Times New Roman" w:cs="Times New Roman"/>
          <w:sz w:val="22"/>
          <w:szCs w:val="22"/>
        </w:rPr>
        <w:t>(</w:t>
      </w:r>
      <w:r w:rsidRPr="003D3503">
        <w:rPr>
          <w:rFonts w:ascii="Times New Roman" w:hAnsi="Times New Roman" w:cs="Times New Roman"/>
          <w:i/>
          <w:iCs/>
          <w:sz w:val="22"/>
          <w:szCs w:val="22"/>
        </w:rPr>
        <w:t>k</w:t>
      </w:r>
      <w:r w:rsidRPr="003D3503">
        <w:rPr>
          <w:rFonts w:ascii="Times New Roman" w:hAnsi="Times New Roman" w:cs="Times New Roman"/>
          <w:sz w:val="22"/>
          <w:szCs w:val="22"/>
        </w:rPr>
        <w:t>))</w:t>
      </w:r>
      <w:r w:rsidRPr="003D3503">
        <w:rPr>
          <w:rFonts w:ascii="Times New Roman" w:hAnsi="Times New Roman" w:cs="Times New Roman"/>
          <w:sz w:val="22"/>
          <w:szCs w:val="22"/>
          <w:vertAlign w:val="superscript"/>
        </w:rPr>
        <w:t>2</w:t>
      </w:r>
      <w:r w:rsidR="00121BFA">
        <w:rPr>
          <w:rFonts w:ascii="Times New Roman" w:hAnsi="Times New Roman" w:cs="Times New Roman"/>
          <w:sz w:val="22"/>
          <w:szCs w:val="22"/>
          <w:vertAlign w:val="superscript"/>
        </w:rPr>
        <w:t xml:space="preserve"> </w:t>
      </w:r>
      <w:r w:rsidR="00121BFA">
        <w:rPr>
          <w:rFonts w:ascii="Times New Roman" w:hAnsi="Times New Roman" w:cs="Times New Roman"/>
          <w:sz w:val="22"/>
          <w:szCs w:val="22"/>
        </w:rPr>
        <w:t xml:space="preserve">/ </w:t>
      </w:r>
      <w:r w:rsidRPr="00121BFA">
        <w:rPr>
          <w:rFonts w:ascii="Times New Roman" w:hAnsi="Times New Roman" w:cs="Times New Roman"/>
          <w:bCs/>
          <w:sz w:val="22"/>
          <w:szCs w:val="22"/>
          <w:u w:val="single"/>
        </w:rPr>
        <w:sym w:font="Symbol" w:char="F073"/>
      </w:r>
      <w:r w:rsidRPr="00121BFA">
        <w:rPr>
          <w:rFonts w:ascii="Times New Roman" w:hAnsi="Times New Roman" w:cs="Times New Roman"/>
          <w:bCs/>
          <w:sz w:val="22"/>
          <w:szCs w:val="22"/>
        </w:rPr>
        <w:t>(</w:t>
      </w:r>
      <w:r w:rsidRPr="00121BFA">
        <w:rPr>
          <w:rFonts w:ascii="Times New Roman" w:hAnsi="Times New Roman" w:cs="Times New Roman"/>
          <w:bCs/>
          <w:i/>
          <w:sz w:val="22"/>
          <w:szCs w:val="22"/>
        </w:rPr>
        <w:t>k</w:t>
      </w:r>
      <w:r w:rsidRPr="00121BFA">
        <w:rPr>
          <w:rFonts w:ascii="Times New Roman" w:hAnsi="Times New Roman" w:cs="Times New Roman"/>
          <w:bCs/>
          <w:sz w:val="22"/>
          <w:szCs w:val="22"/>
        </w:rPr>
        <w:t>)</w:t>
      </w:r>
      <w:r w:rsidRPr="00121BFA">
        <w:rPr>
          <w:rFonts w:ascii="Times New Roman" w:hAnsi="Times New Roman" w:cs="Times New Roman"/>
          <w:bCs/>
          <w:sz w:val="22"/>
          <w:szCs w:val="22"/>
          <w:vertAlign w:val="superscript"/>
        </w:rPr>
        <w:t>2</w:t>
      </w:r>
      <w:r>
        <w:rPr>
          <w:rFonts w:ascii="Times New Roman" w:hAnsi="Times New Roman" w:cs="Times New Roman"/>
          <w:bCs/>
          <w:sz w:val="22"/>
          <w:szCs w:val="22"/>
        </w:rPr>
        <w:t xml:space="preserve"> &gt; </w:t>
      </w:r>
      <w:r w:rsidRPr="003D3503">
        <w:rPr>
          <w:rFonts w:ascii="Times New Roman" w:hAnsi="Times New Roman" w:cs="Times New Roman"/>
          <w:sz w:val="22"/>
          <w:szCs w:val="22"/>
        </w:rPr>
        <w:t>c</w:t>
      </w:r>
      <w:r w:rsidRPr="003D3503">
        <w:rPr>
          <w:rFonts w:ascii="Times New Roman" w:hAnsi="Times New Roman" w:cs="Times New Roman"/>
          <w:sz w:val="22"/>
          <w:szCs w:val="22"/>
          <w:vertAlign w:val="superscript"/>
        </w:rPr>
        <w:t>2</w:t>
      </w:r>
      <w:r w:rsidR="00121BFA">
        <w:rPr>
          <w:rFonts w:ascii="Times New Roman" w:hAnsi="Times New Roman" w:cs="Times New Roman"/>
          <w:sz w:val="22"/>
          <w:szCs w:val="22"/>
        </w:rPr>
        <w:t xml:space="preserve"> for all k</w:t>
      </w:r>
      <w:r w:rsidR="00121BFA">
        <w:rPr>
          <w:rFonts w:ascii="Times New Roman" w:hAnsi="Times New Roman" w:cs="Times New Roman"/>
          <w:sz w:val="22"/>
          <w:szCs w:val="22"/>
        </w:rPr>
        <w:tab/>
      </w:r>
      <w:r w:rsidR="00121BFA">
        <w:rPr>
          <w:rFonts w:ascii="Times New Roman" w:hAnsi="Times New Roman" w:cs="Times New Roman"/>
          <w:sz w:val="22"/>
          <w:szCs w:val="22"/>
        </w:rPr>
        <w:tab/>
      </w:r>
      <w:r w:rsidR="00121BFA">
        <w:rPr>
          <w:rFonts w:ascii="Times New Roman" w:hAnsi="Times New Roman" w:cs="Times New Roman"/>
          <w:sz w:val="22"/>
          <w:szCs w:val="22"/>
        </w:rPr>
        <w:tab/>
      </w:r>
      <w:r w:rsidR="00121BFA">
        <w:rPr>
          <w:rFonts w:ascii="Times New Roman" w:hAnsi="Times New Roman" w:cs="Times New Roman"/>
          <w:sz w:val="22"/>
          <w:szCs w:val="22"/>
        </w:rPr>
        <w:tab/>
      </w:r>
      <w:r w:rsidR="00121BFA">
        <w:rPr>
          <w:rFonts w:ascii="Times New Roman" w:hAnsi="Times New Roman" w:cs="Times New Roman"/>
          <w:sz w:val="22"/>
          <w:szCs w:val="22"/>
        </w:rPr>
        <w:tab/>
      </w:r>
      <w:r w:rsidR="00121BFA">
        <w:rPr>
          <w:rFonts w:ascii="Times New Roman" w:hAnsi="Times New Roman" w:cs="Times New Roman"/>
          <w:sz w:val="22"/>
          <w:szCs w:val="22"/>
        </w:rPr>
        <w:tab/>
      </w:r>
      <w:r>
        <w:rPr>
          <w:rFonts w:ascii="Times New Roman" w:hAnsi="Times New Roman" w:cs="Times New Roman"/>
          <w:sz w:val="22"/>
          <w:szCs w:val="22"/>
        </w:rPr>
        <w:t>(24)</w:t>
      </w:r>
    </w:p>
    <w:p w14:paraId="27854D9C" w14:textId="50E11F39" w:rsidR="00121BFA" w:rsidRDefault="00121BFA" w:rsidP="00121BFA">
      <w:pPr>
        <w:pStyle w:val="Default"/>
        <w:jc w:val="both"/>
        <w:rPr>
          <w:rFonts w:ascii="Times New Roman" w:hAnsi="Times New Roman" w:cs="Times New Roman"/>
          <w:sz w:val="22"/>
          <w:szCs w:val="22"/>
        </w:rPr>
      </w:pPr>
      <w:r>
        <w:rPr>
          <w:rFonts w:ascii="Times New Roman" w:hAnsi="Times New Roman" w:cs="Times New Roman"/>
          <w:sz w:val="22"/>
          <w:szCs w:val="22"/>
        </w:rPr>
        <w:t xml:space="preserve">i.e. the </w:t>
      </w:r>
      <w:r w:rsidRPr="00121BFA">
        <w:rPr>
          <w:rFonts w:ascii="Times New Roman" w:hAnsi="Times New Roman" w:cs="Times New Roman"/>
          <w:i/>
          <w:sz w:val="22"/>
          <w:szCs w:val="22"/>
        </w:rPr>
        <w:t>k</w:t>
      </w:r>
      <w:r>
        <w:rPr>
          <w:rFonts w:ascii="Times New Roman" w:hAnsi="Times New Roman" w:cs="Times New Roman"/>
          <w:sz w:val="22"/>
          <w:szCs w:val="22"/>
        </w:rPr>
        <w:t xml:space="preserve"> = 0 sponge picks up all points that have squared distance greater than </w:t>
      </w:r>
      <w:r w:rsidRPr="00121BFA">
        <w:rPr>
          <w:rFonts w:ascii="Times New Roman" w:hAnsi="Times New Roman" w:cs="Times New Roman"/>
          <w:bCs/>
          <w:sz w:val="22"/>
          <w:szCs w:val="22"/>
          <w:u w:val="single"/>
        </w:rPr>
        <w:sym w:font="Symbol" w:char="F073"/>
      </w:r>
      <w:r w:rsidRPr="00121BFA">
        <w:rPr>
          <w:rFonts w:ascii="Times New Roman" w:hAnsi="Times New Roman" w:cs="Times New Roman"/>
          <w:bCs/>
          <w:sz w:val="22"/>
          <w:szCs w:val="22"/>
        </w:rPr>
        <w:t>(</w:t>
      </w:r>
      <w:r w:rsidRPr="00121BFA">
        <w:rPr>
          <w:rFonts w:ascii="Times New Roman" w:hAnsi="Times New Roman" w:cs="Times New Roman"/>
          <w:bCs/>
          <w:i/>
          <w:sz w:val="22"/>
          <w:szCs w:val="22"/>
        </w:rPr>
        <w:t>k</w:t>
      </w:r>
      <w:r w:rsidRPr="00121BFA">
        <w:rPr>
          <w:rFonts w:ascii="Times New Roman" w:hAnsi="Times New Roman" w:cs="Times New Roman"/>
          <w:bCs/>
          <w:sz w:val="22"/>
          <w:szCs w:val="22"/>
        </w:rPr>
        <w:t>)</w:t>
      </w:r>
      <w:r w:rsidRPr="00121BFA">
        <w:rPr>
          <w:rFonts w:ascii="Times New Roman" w:hAnsi="Times New Roman" w:cs="Times New Roman"/>
          <w:bCs/>
          <w:sz w:val="22"/>
          <w:szCs w:val="22"/>
          <w:vertAlign w:val="superscript"/>
        </w:rPr>
        <w:t>2</w:t>
      </w:r>
      <w:r>
        <w:rPr>
          <w:rFonts w:ascii="Times New Roman" w:hAnsi="Times New Roman" w:cs="Times New Roman"/>
          <w:bCs/>
          <w:sz w:val="22"/>
          <w:szCs w:val="22"/>
        </w:rPr>
        <w:t xml:space="preserve"> </w:t>
      </w:r>
      <w:r w:rsidRPr="003D3503">
        <w:rPr>
          <w:rFonts w:ascii="Times New Roman" w:hAnsi="Times New Roman" w:cs="Times New Roman"/>
          <w:sz w:val="22"/>
          <w:szCs w:val="22"/>
        </w:rPr>
        <w:t>c</w:t>
      </w:r>
      <w:r w:rsidRPr="003D3503">
        <w:rPr>
          <w:rFonts w:ascii="Times New Roman" w:hAnsi="Times New Roman" w:cs="Times New Roman"/>
          <w:sz w:val="22"/>
          <w:szCs w:val="22"/>
          <w:vertAlign w:val="superscript"/>
        </w:rPr>
        <w:t>2</w:t>
      </w:r>
      <w:r>
        <w:rPr>
          <w:rFonts w:ascii="Times New Roman" w:hAnsi="Times New Roman" w:cs="Times New Roman"/>
          <w:sz w:val="22"/>
          <w:szCs w:val="22"/>
        </w:rPr>
        <w:t xml:space="preserve"> and correspondingly all points inside “real” clusters a</w:t>
      </w:r>
      <w:r w:rsidR="00AA7FD8">
        <w:rPr>
          <w:rFonts w:ascii="Times New Roman" w:hAnsi="Times New Roman" w:cs="Times New Roman"/>
          <w:sz w:val="22"/>
          <w:szCs w:val="22"/>
        </w:rPr>
        <w:t>re</w:t>
      </w:r>
      <w:r>
        <w:rPr>
          <w:rFonts w:ascii="Times New Roman" w:hAnsi="Times New Roman" w:cs="Times New Roman"/>
          <w:sz w:val="22"/>
          <w:szCs w:val="22"/>
        </w:rPr>
        <w:t xml:space="preserve"> within this radius. The sponge </w:t>
      </w:r>
      <w:r w:rsidR="002E267C">
        <w:rPr>
          <w:rFonts w:ascii="Times New Roman" w:hAnsi="Times New Roman" w:cs="Times New Roman"/>
          <w:sz w:val="22"/>
          <w:szCs w:val="22"/>
        </w:rPr>
        <w:t xml:space="preserve">seen later in figure 5(b), </w:t>
      </w:r>
      <w:r>
        <w:rPr>
          <w:rFonts w:ascii="Times New Roman" w:hAnsi="Times New Roman" w:cs="Times New Roman"/>
          <w:sz w:val="22"/>
          <w:szCs w:val="22"/>
        </w:rPr>
        <w:t xml:space="preserve">picks up all “stray” points not near enough </w:t>
      </w:r>
      <w:r w:rsidR="005E5548">
        <w:rPr>
          <w:rFonts w:ascii="Times New Roman" w:hAnsi="Times New Roman" w:cs="Times New Roman"/>
          <w:sz w:val="22"/>
          <w:szCs w:val="22"/>
        </w:rPr>
        <w:t xml:space="preserve">to </w:t>
      </w:r>
      <w:r>
        <w:rPr>
          <w:rFonts w:ascii="Times New Roman" w:hAnsi="Times New Roman" w:cs="Times New Roman"/>
          <w:sz w:val="22"/>
          <w:szCs w:val="22"/>
        </w:rPr>
        <w:t>a cluster center and all clusters are cut off and the centers are calculated from equation (13) as trimmed means.</w:t>
      </w:r>
      <w:r w:rsidR="003C5944">
        <w:rPr>
          <w:rFonts w:ascii="Times New Roman" w:hAnsi="Times New Roman" w:cs="Times New Roman"/>
          <w:sz w:val="22"/>
          <w:szCs w:val="22"/>
        </w:rPr>
        <w:t xml:space="preserve"> This approach gives a set of well-defined compact clusters with a “dust” of stray points picked up </w:t>
      </w:r>
      <w:r w:rsidR="00AA7FD8">
        <w:rPr>
          <w:rFonts w:ascii="Times New Roman" w:hAnsi="Times New Roman" w:cs="Times New Roman"/>
          <w:sz w:val="22"/>
          <w:szCs w:val="22"/>
        </w:rPr>
        <w:t xml:space="preserve">by </w:t>
      </w:r>
      <w:r w:rsidR="003C5944">
        <w:rPr>
          <w:rFonts w:ascii="Times New Roman" w:hAnsi="Times New Roman" w:cs="Times New Roman"/>
          <w:sz w:val="22"/>
          <w:szCs w:val="22"/>
        </w:rPr>
        <w:t xml:space="preserve">the sponge. In our implementation we only added sponge below the high temperatures and </w:t>
      </w:r>
      <w:r w:rsidR="00AA7FD8">
        <w:rPr>
          <w:rFonts w:ascii="Times New Roman" w:hAnsi="Times New Roman" w:cs="Times New Roman"/>
          <w:sz w:val="22"/>
          <w:szCs w:val="22"/>
        </w:rPr>
        <w:t>then annealed the constant c starting at high values and letting it reach target value at a temperature where clustering was determined apart from final refinement. This addition</w:t>
      </w:r>
      <w:r w:rsidR="00A3795D">
        <w:rPr>
          <w:rFonts w:ascii="Times New Roman" w:hAnsi="Times New Roman" w:cs="Times New Roman"/>
          <w:sz w:val="22"/>
          <w:szCs w:val="22"/>
        </w:rPr>
        <w:t xml:space="preserve"> of the sponge</w:t>
      </w:r>
      <w:r w:rsidR="00AA7FD8">
        <w:rPr>
          <w:rFonts w:ascii="Times New Roman" w:hAnsi="Times New Roman" w:cs="Times New Roman"/>
          <w:sz w:val="22"/>
          <w:szCs w:val="22"/>
        </w:rPr>
        <w:t xml:space="preserve"> is seen in figure 3 by the drop in cluster counts near T=20.</w:t>
      </w:r>
      <w:r w:rsidR="00A17DF9">
        <w:rPr>
          <w:rFonts w:ascii="Times New Roman" w:hAnsi="Times New Roman" w:cs="Times New Roman"/>
          <w:sz w:val="22"/>
          <w:szCs w:val="22"/>
        </w:rPr>
        <w:t xml:space="preserve"> Our work is the first to integrate “sponge clusters” into a multi-cluster formulation </w:t>
      </w:r>
      <w:r w:rsidR="00D607CC">
        <w:rPr>
          <w:rFonts w:ascii="Times New Roman" w:hAnsi="Times New Roman" w:cs="Times New Roman"/>
          <w:sz w:val="22"/>
          <w:szCs w:val="22"/>
        </w:rPr>
        <w:t xml:space="preserve">(with continuous clustering and eigenvalue-based splitting) </w:t>
      </w:r>
      <w:r w:rsidR="00A17DF9">
        <w:rPr>
          <w:rFonts w:ascii="Times New Roman" w:hAnsi="Times New Roman" w:cs="Times New Roman"/>
          <w:sz w:val="22"/>
          <w:szCs w:val="22"/>
        </w:rPr>
        <w:t xml:space="preserve">as the original work </w:t>
      </w:r>
      <w:r w:rsidR="00A17DF9">
        <w:rPr>
          <w:rFonts w:ascii="Times New Roman" w:hAnsi="Times New Roman" w:cs="Times New Roman"/>
          <w:sz w:val="22"/>
          <w:szCs w:val="22"/>
        </w:rPr>
        <w:fldChar w:fldCharType="begin"/>
      </w:r>
      <w:r w:rsidR="00A17DF9">
        <w:rPr>
          <w:rFonts w:ascii="Times New Roman" w:hAnsi="Times New Roman" w:cs="Times New Roman"/>
          <w:sz w:val="22"/>
          <w:szCs w:val="22"/>
        </w:rPr>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A17DF9">
        <w:rPr>
          <w:rFonts w:ascii="Times New Roman" w:hAnsi="Times New Roman" w:cs="Times New Roman"/>
          <w:sz w:val="22"/>
          <w:szCs w:val="22"/>
        </w:rPr>
        <w:fldChar w:fldCharType="separate"/>
      </w:r>
      <w:r w:rsidR="00A17DF9">
        <w:rPr>
          <w:rFonts w:ascii="Times New Roman" w:hAnsi="Times New Roman" w:cs="Times New Roman"/>
          <w:noProof/>
          <w:sz w:val="22"/>
          <w:szCs w:val="22"/>
        </w:rPr>
        <w:t>[</w:t>
      </w:r>
      <w:hyperlink w:anchor="_ENREF_1" w:tooltip="Rudolf Fruhwirth, 2011 #4693" w:history="1">
        <w:r w:rsidR="0054085B">
          <w:rPr>
            <w:rFonts w:ascii="Times New Roman" w:hAnsi="Times New Roman" w:cs="Times New Roman"/>
            <w:noProof/>
            <w:sz w:val="22"/>
            <w:szCs w:val="22"/>
          </w:rPr>
          <w:t>1</w:t>
        </w:r>
      </w:hyperlink>
      <w:r w:rsidR="00A17DF9">
        <w:rPr>
          <w:rFonts w:ascii="Times New Roman" w:hAnsi="Times New Roman" w:cs="Times New Roman"/>
          <w:noProof/>
          <w:sz w:val="22"/>
          <w:szCs w:val="22"/>
        </w:rPr>
        <w:t>]</w:t>
      </w:r>
      <w:r w:rsidR="00A17DF9">
        <w:rPr>
          <w:rFonts w:ascii="Times New Roman" w:hAnsi="Times New Roman" w:cs="Times New Roman"/>
          <w:sz w:val="22"/>
          <w:szCs w:val="22"/>
        </w:rPr>
        <w:fldChar w:fldCharType="end"/>
      </w:r>
      <w:r w:rsidR="00A17DF9">
        <w:rPr>
          <w:rFonts w:ascii="Times New Roman" w:hAnsi="Times New Roman" w:cs="Times New Roman"/>
          <w:sz w:val="22"/>
          <w:szCs w:val="22"/>
        </w:rPr>
        <w:t xml:space="preserve"> treats each cluster separately.</w:t>
      </w:r>
    </w:p>
    <w:p w14:paraId="658A2557" w14:textId="730DC0C7" w:rsidR="00AA7FD8" w:rsidRDefault="00AA7FD8" w:rsidP="00AA7FD8">
      <w:pPr>
        <w:pStyle w:val="Heading1"/>
      </w:pPr>
      <w:r>
        <w:t>Parallel Clustering</w:t>
      </w:r>
    </w:p>
    <w:p w14:paraId="11441804" w14:textId="7C5A181B" w:rsidR="005E5F02" w:rsidRPr="005E5F02" w:rsidRDefault="005E5F02" w:rsidP="005E5F02">
      <w:pPr>
        <w:pStyle w:val="Heading2"/>
      </w:pPr>
      <w:r>
        <w:t>Parallel Data Decomposition</w:t>
      </w:r>
    </w:p>
    <w:p w14:paraId="443C2C17" w14:textId="25D941D2" w:rsidR="00DD6C3F" w:rsidRPr="00DD6C3F" w:rsidRDefault="00797A2B" w:rsidP="002B3A9B">
      <w:r>
        <w:t>The basic approach to parallelism for clustering is straightforward</w:t>
      </w:r>
      <w:r w:rsidR="002D5284">
        <w:t xml:space="preserve"> and well understood. One “just” decomposes the points </w:t>
      </w:r>
      <w:r w:rsidR="002D5284" w:rsidRPr="00822D0F">
        <w:rPr>
          <w:i/>
        </w:rPr>
        <w:t>x</w:t>
      </w:r>
      <w:r w:rsidR="002D5284">
        <w:t xml:space="preserve"> across the parallel processes so each of the P processes contains N/P points. This simple idea </w:t>
      </w:r>
      <w:r>
        <w:t xml:space="preserve">underlies most of the popular MapReduce applications to data analytics. </w:t>
      </w:r>
      <w:r w:rsidR="00822D0F">
        <w:t xml:space="preserve">The centers </w:t>
      </w:r>
      <w:r w:rsidR="00822D0F" w:rsidRPr="00D32A4C">
        <w:rPr>
          <w:u w:val="single"/>
        </w:rPr>
        <w:t>Y</w:t>
      </w:r>
      <w:r w:rsidR="00822D0F">
        <w:t>(</w:t>
      </w:r>
      <w:r w:rsidR="00822D0F" w:rsidRPr="00D32A4C">
        <w:rPr>
          <w:i/>
        </w:rPr>
        <w:t>k</w:t>
      </w:r>
      <w:r w:rsidR="00822D0F">
        <w:t xml:space="preserve">) are stored in all  processes for this simple case. We see then that the above formulae are either independently </w:t>
      </w:r>
      <w:r w:rsidR="00822D0F">
        <w:lastRenderedPageBreak/>
        <w:t>parallel – such as E step of equation (12)</w:t>
      </w:r>
      <w:r w:rsidR="00C82B38">
        <w:t xml:space="preserve"> calculating </w:t>
      </w:r>
      <w:r w:rsidR="00C82B38" w:rsidRPr="00A568E8">
        <w:t>M</w:t>
      </w:r>
      <w:r w:rsidR="00C82B38">
        <w:rPr>
          <w:i/>
          <w:iCs/>
          <w:vertAlign w:val="subscript"/>
        </w:rPr>
        <w:t>x</w:t>
      </w:r>
      <w:r w:rsidR="00C82B38" w:rsidRPr="00A568E8">
        <w:t>(</w:t>
      </w:r>
      <w:r w:rsidR="00C82B38" w:rsidRPr="00A568E8">
        <w:rPr>
          <w:i/>
          <w:iCs/>
        </w:rPr>
        <w:t>k</w:t>
      </w:r>
      <w:r w:rsidR="00C82B38" w:rsidRPr="00A568E8">
        <w:t>)</w:t>
      </w:r>
      <w:r w:rsidR="00822D0F">
        <w:t xml:space="preserve">, or global reductions as in </w:t>
      </w:r>
      <w:r w:rsidR="00EC6808">
        <w:t xml:space="preserve">the M step of </w:t>
      </w:r>
      <w:r w:rsidR="00822D0F">
        <w:t>equations (13) and (15)</w:t>
      </w:r>
      <w:r w:rsidR="00C82B38">
        <w:t xml:space="preserve"> calculating </w:t>
      </w:r>
      <w:r w:rsidR="008548E5" w:rsidRPr="00D32A4C">
        <w:rPr>
          <w:u w:val="single"/>
        </w:rPr>
        <w:t>Y</w:t>
      </w:r>
      <w:r w:rsidR="008548E5">
        <w:t>(</w:t>
      </w:r>
      <w:r w:rsidR="008548E5" w:rsidRPr="00D32A4C">
        <w:rPr>
          <w:i/>
        </w:rPr>
        <w:t>k</w:t>
      </w:r>
      <w:r w:rsidR="008548E5">
        <w:t>) and C(</w:t>
      </w:r>
      <w:r w:rsidR="008548E5" w:rsidRPr="008548E5">
        <w:rPr>
          <w:i/>
        </w:rPr>
        <w:t>k</w:t>
      </w:r>
      <w:r w:rsidR="008548E5">
        <w:t>).</w:t>
      </w:r>
      <w:r w:rsidR="008F5DE8">
        <w:t xml:space="preserve"> Note that the parallel power method </w:t>
      </w:r>
      <w:r w:rsidR="00DB58A6">
        <w:t xml:space="preserve">used to find eigenvectors/values in Section 3.3, </w:t>
      </w:r>
      <w:r w:rsidR="008F5DE8">
        <w:t>is also dominated by global reductions (</w:t>
      </w:r>
      <w:r w:rsidR="008F5DE8" w:rsidRPr="008F5DE8">
        <w:rPr>
          <w:i/>
        </w:rPr>
        <w:t>AllReduce</w:t>
      </w:r>
      <w:r w:rsidR="008F5DE8">
        <w:t xml:space="preserve"> in an MPI language). One feature of such parallel data analytics are insensitivity to decomposition – what points are in what processor doesn’t matter; rather one just needs equal numbers in each processor for load balancing. Correspondingly one does not see the nearest neighbor communication pattern seen in parallel partial differential equation solvers; rather one just needs the global reduction (add vectors across all processors) and broadcast operations. This simple but important observation motivates the </w:t>
      </w:r>
      <w:r w:rsidR="00DB58A6">
        <w:t xml:space="preserve">successful </w:t>
      </w:r>
      <w:r w:rsidR="008F5DE8">
        <w:t xml:space="preserve">use of Iterative MapReduce for this problem class </w:t>
      </w:r>
      <w:r w:rsidR="008F5DE8">
        <w:fldChar w:fldCharType="begin">
          <w:fldData xml:space="preserve">PEVuZE5vdGU+PENpdGU+PEF1dGhvcj5CaW5namluZyBaaGFuZzwvQXV0aG9yPjxZZWFyPjIwMTA8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</w:fldData>
        </w:fldChar>
      </w:r>
      <w:r w:rsidR="00255A02">
        <w:instrText xml:space="preserve"> ADDIN EN.CITE </w:instrText>
      </w:r>
      <w:r w:rsidR="00255A02">
        <w:fldChar w:fldCharType="begin">
          <w:fldData xml:space="preserve">PEVuZE5vdGU+PENpdGU+PEF1dGhvcj5CaW5namluZyBaaGFuZzwvQXV0aG9yPjxZZWFyPjIwMTA8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</w:fldData>
        </w:fldChar>
      </w:r>
      <w:r w:rsidR="00255A02">
        <w:instrText xml:space="preserve"> ADDIN EN.CITE.DATA </w:instrText>
      </w:r>
      <w:r w:rsidR="00255A02">
        <w:fldChar w:fldCharType="end"/>
      </w:r>
      <w:r w:rsidR="008F5DE8">
        <w:fldChar w:fldCharType="separate"/>
      </w:r>
      <w:r w:rsidR="00255A02">
        <w:rPr>
          <w:noProof/>
        </w:rPr>
        <w:t>[</w:t>
      </w:r>
      <w:hyperlink w:anchor="_ENREF_14" w:tooltip="Bingjing Zhang, 2010 #2312" w:history="1">
        <w:r w:rsidR="0054085B">
          <w:rPr>
            <w:noProof/>
          </w:rPr>
          <w:t>14-17</w:t>
        </w:r>
      </w:hyperlink>
      <w:r w:rsidR="00255A02">
        <w:rPr>
          <w:noProof/>
        </w:rPr>
        <w:t>]</w:t>
      </w:r>
      <w:r w:rsidR="008F5DE8">
        <w:fldChar w:fldCharType="end"/>
      </w:r>
      <w:r w:rsidR="008F5DE8">
        <w:t>.</w:t>
      </w:r>
      <w:r w:rsidR="00DB58A6">
        <w:t xml:space="preserve"> Figure 4 illustrates the performance of a clustering (into 138 clusters) of a sample of 200K 74 dimensional vectors coming from a pathology </w:t>
      </w:r>
      <w:r w:rsidR="005E450E">
        <w:t xml:space="preserve">informatics </w:t>
      </w:r>
      <w:r w:rsidR="00C441D9">
        <w:rPr>
          <w:noProof/>
        </w:rPr>
        <mc:AlternateContent>
          <mc:Choice Requires="wpg">
            <w:drawing>
              <wp:anchor distT="0" distB="0" distL="114300" distR="114300" simplePos="0" relativeHeight="251677184" behindDoc="0" locked="0" layoutInCell="1" allowOverlap="1" wp14:anchorId="2B9657C6" wp14:editId="7517C59A">
                <wp:simplePos x="0" y="0"/>
                <wp:positionH relativeFrom="column">
                  <wp:posOffset>0</wp:posOffset>
                </wp:positionH>
                <wp:positionV relativeFrom="page">
                  <wp:posOffset>1012837</wp:posOffset>
                </wp:positionV>
                <wp:extent cx="3017520" cy="2523744"/>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3017520" cy="2523744"/>
                          <a:chOff x="0" y="0"/>
                          <a:chExt cx="3019926" cy="2520616"/>
                        </a:xfrm>
                      </wpg:grpSpPr>
                      <pic:pic xmlns:pic="http://schemas.openxmlformats.org/drawingml/2006/picture">
                        <pic:nvPicPr>
                          <pic:cNvPr id="1" name="Picture 1" descr="C:\Users\Geoffrey Fox\Desktop\Untitled.bmp"/>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9926" cy="2129590"/>
                          </a:xfrm>
                          <a:prstGeom prst="rect">
                            <a:avLst/>
                          </a:prstGeom>
                          <a:noFill/>
                          <a:ln>
                            <a:noFill/>
                          </a:ln>
                        </pic:spPr>
                      </pic:pic>
                      <wps:wsp>
                        <wps:cNvPr id="2" name="Text Box 2"/>
                        <wps:cNvSpPr txBox="1"/>
                        <wps:spPr>
                          <a:xfrm>
                            <a:off x="0" y="2117558"/>
                            <a:ext cx="2935705" cy="4030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B94413" w14:textId="77777777" w:rsidR="00C441D9" w:rsidRPr="005E5548" w:rsidRDefault="00C441D9" w:rsidP="00C441D9">
                              <w:pPr>
                                <w:ind w:firstLine="0"/>
                                <w:rPr>
                                  <w:i/>
                                  <w:sz w:val="20"/>
                                </w:rPr>
                              </w:pPr>
                              <w:r w:rsidRPr="005E5548">
                                <w:rPr>
                                  <w:i/>
                                  <w:sz w:val="20"/>
                                </w:rPr>
                                <w:t>Figure 4:</w:t>
                              </w:r>
                              <w:r>
                                <w:rPr>
                                  <w:i/>
                                  <w:sz w:val="20"/>
                                </w:rPr>
                                <w:t xml:space="preserve"> Parallel Efficiency of clustering of 200K points in 74 dimensions on an 8 node 16 core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9657C6" id="Group 3" o:spid="_x0000_s1035" style="position:absolute;left:0;text-align:left;margin-left:0;margin-top:79.75pt;width:237.6pt;height:198.7pt;z-index:251677184;mso-position-vertical-relative:page;mso-width-relative:margin;mso-height-relative:margin" coordsize="30199,252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">
                <v:shape id="Picture 1" o:spid="_x0000_s1036" type="#_x0000_t75" style="position:absolute;width:30199;height:21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t3l/AAAAA2gAAAA8AAABkcnMvZG93bnJldi54bWxET01rwkAQvRf8D8sUvBTdNEgp0VWKILQg&#10;ltqK1zE7JsHsbMhOdf33rlDoaXi8z5ktomvVmfrQeDbwPM5AEZfeNlwZ+PlejV5BBUG22HomA1cK&#10;sJgPHmZYWH/hLzpvpVIphEOBBmqRrtA6lDU5DGPfESfu6HuHkmBfadvjJYW7VudZ9qIdNpwaauxo&#10;WVN52v46A09Ll0fxst+tJx+HXOIm/zySMcPH+DYFJRTlX/znfrdpPtxfuV89v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K3eX8AAAADaAAAADwAAAAAAAAAAAAAAAACfAgAA&#10;ZHJzL2Rvd25yZXYueG1sUEsFBgAAAAAEAAQA9wAAAIwDAAAAAA==&#10;">
                  <v:imagedata r:id="rId14" o:title="Untitled"/>
                  <v:path arrowok="t"/>
                </v:shape>
                <v:shape id="Text Box 2" o:spid="_x0000_s1037" type="#_x0000_t202" style="position:absolute;top:21175;width:29357;height:40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Q6DsUA&#10;AADaAAAADwAAAGRycy9kb3ducmV2LnhtbESPT2vCQBTE74LfYXlCL1I3KtUSXUXE/qG3Jq3i7ZF9&#10;JsHs25DdJum37xYEj8PM/IZZb3tTiZYaV1pWMJ1EIIgzq0vOFXylL4/PIJxH1lhZJgW/5GC7GQ7W&#10;GGvb8Se1ic9FgLCLUUHhfR1L6bKCDLqJrYmDd7GNQR9kk0vdYBfgppKzKFpIgyWHhQJr2heUXZMf&#10;o+A8zk8frn/97uZP8/rw1qbLo06Vehj1uxUIT72/h2/td61gBv9Xw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oOxQAAANoAAAAPAAAAAAAAAAAAAAAAAJgCAABkcnMv&#10;ZG93bnJldi54bWxQSwUGAAAAAAQABAD1AAAAigMAAAAA&#10;" fillcolor="white [3201]" stroked="f" strokeweight=".5pt">
                  <v:textbox>
                    <w:txbxContent>
                      <w:p w14:paraId="65B94413" w14:textId="77777777" w:rsidR="00C441D9" w:rsidRPr="005E5548" w:rsidRDefault="00C441D9" w:rsidP="00C441D9">
                        <w:pPr>
                          <w:ind w:firstLine="0"/>
                          <w:rPr>
                            <w:i/>
                            <w:sz w:val="20"/>
                          </w:rPr>
                        </w:pPr>
                        <w:r w:rsidRPr="005E5548">
                          <w:rPr>
                            <w:i/>
                            <w:sz w:val="20"/>
                          </w:rPr>
                          <w:t>Figure 4:</w:t>
                        </w:r>
                        <w:r>
                          <w:rPr>
                            <w:i/>
                            <w:sz w:val="20"/>
                          </w:rPr>
                          <w:t xml:space="preserve"> Parallel Efficiency of clustering of 200K points in 74 dimensions on an 8 node 16 core cluster</w:t>
                        </w:r>
                      </w:p>
                    </w:txbxContent>
                  </v:textbox>
                </v:shape>
                <w10:wrap type="square" anchory="page"/>
              </v:group>
            </w:pict>
          </mc:Fallback>
        </mc:AlternateContent>
      </w:r>
      <w:r w:rsidR="00DB58A6">
        <w:t xml:space="preserve">application described by Saltz at the </w:t>
      </w:r>
      <w:r w:rsidR="005E450E" w:rsidRPr="005E450E">
        <w:t>CCDSC 2012</w:t>
      </w:r>
      <w:r w:rsidR="005E450E">
        <w:t xml:space="preserve"> workshop </w:t>
      </w:r>
      <w:r w:rsidR="005E450E">
        <w:fldChar w:fldCharType="begin"/>
      </w:r>
      <w:r w:rsidR="00255A02">
        <w:instrText xml:space="preserve"> ADDIN EN.CITE &lt;EndNote&gt;&lt;Cite&gt;&lt;RecNum&gt;4941&lt;/RecNum&gt;&lt;DisplayText&gt;[18]&lt;/DisplayText&gt;&lt;record&gt;&lt;rec-number&gt;4941&lt;/rec-number&gt;&lt;foreign-keys&gt;&lt;key app="EN" db-id="rfx20pr9t5zxtmee0xn5fwzbxvw0r9vz2tee"&gt;4941&lt;/key&gt;&lt;/foreign-keys&gt;&lt;ref-type name="Web Page"&gt;12&lt;/ref-type&gt;&lt;contributors&gt;&lt;/contributors&gt;&lt;titles&gt;&lt;title&gt;Clusters, Clouds, and Data for Scientific Computing Workshop CCDSC 2012&lt;/title&gt;&lt;/titles&gt;&lt;pages&gt;September 11th – 14th, 2012; Châteauform’, La Maison des Contes, 427 Chemin de Chanzé, France&lt;/pages&gt;&lt;volume&gt;2012&lt;/volume&gt;&lt;number&gt;December 10&lt;/number&gt;&lt;dates&gt;&lt;/dates&gt;&lt;urls&gt;&lt;related-urls&gt;&lt;url&gt;http://web.eecs.utk.edu/~dongarra/CCGSC-2012/index.htm&lt;/url&gt;&lt;/related-urls&gt;&lt;/urls&gt;&lt;/record&gt;&lt;/Cite&gt;&lt;/EndNote&gt;</w:instrText>
      </w:r>
      <w:r w:rsidR="005E450E">
        <w:fldChar w:fldCharType="separate"/>
      </w:r>
      <w:r w:rsidR="00255A02">
        <w:rPr>
          <w:noProof/>
        </w:rPr>
        <w:t>[</w:t>
      </w:r>
      <w:hyperlink w:anchor="_ENREF_18" w:tooltip=",  #4941" w:history="1">
        <w:r w:rsidR="0054085B">
          <w:rPr>
            <w:noProof/>
          </w:rPr>
          <w:t>18</w:t>
        </w:r>
      </w:hyperlink>
      <w:r w:rsidR="00255A02">
        <w:rPr>
          <w:noProof/>
        </w:rPr>
        <w:t>]</w:t>
      </w:r>
      <w:r w:rsidR="005E450E">
        <w:fldChar w:fldCharType="end"/>
      </w:r>
      <w:r w:rsidR="005E450E">
        <w:t>. The code is written in C# and run on a Windows HPC environment on eight 16 core nodes with a</w:t>
      </w:r>
      <w:r w:rsidR="00DD6C3F">
        <w:t xml:space="preserve"> gigabit</w:t>
      </w:r>
      <w:r w:rsidR="005E450E">
        <w:t xml:space="preserve"> Ethernet connection. One finds for this fixed problem size example, a reasonable speedup with a parallel efficiency that decreases naturally as parallelism increases but can be 80% for 128 way parallel case. MPI is of course always used between nodes and on the node either threading (with Microsoft TPL library) or MPI. This paper is not aimed at an authoritative performance study but as in earlier results </w:t>
      </w:r>
      <w:r w:rsidR="008572BE">
        <w:fldChar w:fldCharType="begin"/>
      </w:r>
      <w:r w:rsidR="00255A02">
        <w:instrText xml:space="preserve"> ADDIN EN.CITE &lt;EndNote&gt;&lt;Cite&gt;&lt;Author&gt;Geoffrey Fox&lt;/Author&gt;&lt;Year&gt;2009&lt;/Year&gt;&lt;RecNum&gt;2526&lt;/RecNum&gt;&lt;DisplayText&gt;[8, 19]&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Cite&gt;&lt;Author&gt;Judy Qiu&lt;/Author&gt;&lt;Year&gt;2011&lt;/Year&gt;&lt;RecNum&gt;3507&lt;/RecNum&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number&gt;To be published&lt;/number&gt;&lt;dates&gt;&lt;year&gt;2011&lt;/year&gt;&lt;/dates&gt;&lt;urls&gt;&lt;related-urls&gt;&lt;url&gt;http://grids.ucs.indiana.edu/ptliupages/publications/CCPESpecialIssue_PerformanceofWindowsMulticoreSystemsonThreadingandMPI.pdf&lt;/url&gt;&lt;/related-urls&gt;&lt;/urls&gt;&lt;/record&gt;&lt;/Cite&gt;&lt;/EndNote&gt;</w:instrText>
      </w:r>
      <w:r w:rsidR="008572BE">
        <w:fldChar w:fldCharType="separate"/>
      </w:r>
      <w:r w:rsidR="00255A02">
        <w:rPr>
          <w:noProof/>
        </w:rPr>
        <w:t>[</w:t>
      </w:r>
      <w:hyperlink w:anchor="_ENREF_8" w:tooltip="Geoffrey Fox, 2009 #2526" w:history="1">
        <w:r w:rsidR="0054085B">
          <w:rPr>
            <w:noProof/>
          </w:rPr>
          <w:t>8</w:t>
        </w:r>
      </w:hyperlink>
      <w:r w:rsidR="00255A02">
        <w:rPr>
          <w:noProof/>
        </w:rPr>
        <w:t xml:space="preserve">, </w:t>
      </w:r>
      <w:hyperlink w:anchor="_ENREF_19" w:tooltip="Judy Qiu, 2011 #3507" w:history="1">
        <w:r w:rsidR="0054085B">
          <w:rPr>
            <w:noProof/>
          </w:rPr>
          <w:t>19</w:t>
        </w:r>
      </w:hyperlink>
      <w:r w:rsidR="00255A02">
        <w:rPr>
          <w:noProof/>
        </w:rPr>
        <w:t>]</w:t>
      </w:r>
      <w:r w:rsidR="008572BE">
        <w:fldChar w:fldCharType="end"/>
      </w:r>
      <w:r w:rsidR="008572BE">
        <w:t>, one finds better performance with MPI rather than threading in the node (note best 128 way parallel performance has 2 threads inside each of 8 MPI processes on each of 8 nodes). Further Windows has a strange</w:t>
      </w:r>
      <w:r w:rsidR="00EF16FB">
        <w:t xml:space="preserve"> </w:t>
      </w:r>
      <w:r w:rsidR="00EF16FB">
        <w:fldChar w:fldCharType="begin">
          <w:fldData xml:space="preserve">PEVuZE5vdGU+PENpdGU+PEF1dGhvcj5HZW9mZnJleSBGb3g8L0F1dGhvcj48WWVhcj4yMDA5PC9Z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</w:fldData>
        </w:fldChar>
      </w:r>
      <w:r w:rsidR="00255A02">
        <w:instrText xml:space="preserve"> ADDIN EN.CITE </w:instrText>
      </w:r>
      <w:r w:rsidR="00255A02">
        <w:fldChar w:fldCharType="begin">
          <w:fldData xml:space="preserve">PEVuZE5vdGU+PENpdGU+PEF1dGhvcj5HZW9mZnJleSBGb3g8L0F1dGhvcj48WWVhcj4yMDA5PC9Z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</w:fldData>
        </w:fldChar>
      </w:r>
      <w:r w:rsidR="00255A02">
        <w:instrText xml:space="preserve"> ADDIN EN.CITE.DATA </w:instrText>
      </w:r>
      <w:r w:rsidR="00255A02">
        <w:fldChar w:fldCharType="end"/>
      </w:r>
      <w:r w:rsidR="00EF16FB">
        <w:fldChar w:fldCharType="separate"/>
      </w:r>
      <w:r w:rsidR="00255A02">
        <w:rPr>
          <w:noProof/>
        </w:rPr>
        <w:t>[</w:t>
      </w:r>
      <w:hyperlink w:anchor="_ENREF_8" w:tooltip="Geoffrey Fox, 2009 #2526" w:history="1">
        <w:r w:rsidR="0054085B">
          <w:rPr>
            <w:noProof/>
          </w:rPr>
          <w:t>8</w:t>
        </w:r>
      </w:hyperlink>
      <w:r w:rsidR="00255A02">
        <w:rPr>
          <w:noProof/>
        </w:rPr>
        <w:t xml:space="preserve">, </w:t>
      </w:r>
      <w:hyperlink w:anchor="_ENREF_20" w:tooltip="Geoffrey Fox, 2009 #3403" w:history="1">
        <w:r w:rsidR="0054085B">
          <w:rPr>
            <w:noProof/>
          </w:rPr>
          <w:t>20</w:t>
        </w:r>
      </w:hyperlink>
      <w:r w:rsidR="00255A02">
        <w:rPr>
          <w:noProof/>
        </w:rPr>
        <w:t>]</w:t>
      </w:r>
      <w:r w:rsidR="00EF16FB">
        <w:fldChar w:fldCharType="end"/>
      </w:r>
      <w:r w:rsidR="008572BE">
        <w:t xml:space="preserve"> degradation of performance for large memory small core runs (note highest efficiency is 16 way parallel case</w:t>
      </w:r>
      <w:r w:rsidR="0050332A">
        <w:t xml:space="preserve"> with 16 MPI processes, each with one thread</w:t>
      </w:r>
      <w:r w:rsidR="008572BE">
        <w:t>).</w:t>
      </w:r>
    </w:p>
    <w:p w14:paraId="46583564" w14:textId="43CA0675" w:rsidR="005E5F02" w:rsidRDefault="005E5F02" w:rsidP="005E5F02">
      <w:pPr>
        <w:pStyle w:val="Heading2"/>
      </w:pPr>
      <w:r>
        <w:t>Speed up by use of the Triangle Inequality</w:t>
      </w:r>
    </w:p>
    <w:p w14:paraId="77A8DE7F" w14:textId="2B24E595" w:rsidR="0041031E" w:rsidRDefault="0041031E" w:rsidP="002E267C">
      <w:r>
        <w:t xml:space="preserve">There are various ways of speeding up clustering algorithms and especially Kmeans, with the idea of Elkans </w:t>
      </w:r>
      <w:r w:rsidR="00AA1B48">
        <w:fldChar w:fldCharType="begin"/>
      </w:r>
      <w:r w:rsidR="00255A02">
        <w:instrText xml:space="preserve"> ADDIN EN.CITE &lt;EndNote&gt;&lt;Cite&gt;&lt;Author&gt;Charles Elkan&lt;/Author&gt;&lt;Year&gt;2003&lt;/Year&gt;&lt;RecNum&gt;4942&lt;/RecNum&gt;&lt;DisplayText&gt;[21]&lt;/DisplayText&gt;&lt;record&gt;&lt;rec-number&gt;4942&lt;/rec-number&gt;&lt;foreign-keys&gt;&lt;key app="EN" db-id="rfx20pr9t5zxtmee0xn5fwzbxvw0r9vz2tee"&gt;4942&lt;/key&gt;&lt;/foreign-keys&gt;&lt;ref-type name="Conference Paper"&gt;47&lt;/ref-type&gt;&lt;contributors&gt;&lt;authors&gt;&lt;author&gt;Charles Elkan,&lt;/author&gt;&lt;/authors&gt;&lt;secondary-authors&gt;&lt;author&gt;Tom Fawcett,&lt;/author&gt;&lt;author&gt;Nina Mishra,&lt;/author&gt;&lt;/secondary-authors&gt;&lt;/contributors&gt;&lt;titles&gt;&lt;title&gt;Using the triangle inequality to accelerate k-means&lt;/title&gt;&lt;secondary-title&gt;TWENTIETH INTERNATIONAL CONFERENCE ON MACHINE LEARNING&lt;/secondary-title&gt;&lt;/titles&gt;&lt;pages&gt;147-153&lt;/pages&gt;&lt;dates&gt;&lt;year&gt;2003&lt;/year&gt;&lt;pub-dates&gt;&lt;date&gt;August 21-24&lt;/date&gt;&lt;/pub-dates&gt;&lt;/dates&gt;&lt;pub-location&gt;Washington DC&lt;/pub-location&gt;&lt;urls&gt;&lt;/urls&gt;&lt;/record&gt;&lt;/Cite&gt;&lt;/EndNote&gt;</w:instrText>
      </w:r>
      <w:r w:rsidR="00AA1B48">
        <w:fldChar w:fldCharType="separate"/>
      </w:r>
      <w:r w:rsidR="00255A02">
        <w:rPr>
          <w:noProof/>
        </w:rPr>
        <w:t>[</w:t>
      </w:r>
      <w:hyperlink w:anchor="_ENREF_21" w:tooltip="Charles Elkan, 2003 #4942" w:history="1">
        <w:r w:rsidR="0054085B">
          <w:rPr>
            <w:noProof/>
          </w:rPr>
          <w:t>21</w:t>
        </w:r>
      </w:hyperlink>
      <w:r w:rsidR="00255A02">
        <w:rPr>
          <w:noProof/>
        </w:rPr>
        <w:t>]</w:t>
      </w:r>
      <w:r w:rsidR="00AA1B48">
        <w:fldChar w:fldCharType="end"/>
      </w:r>
      <w:r>
        <w:t xml:space="preserve"> being important for cases where the points are in high dimension D. This uses the triangle inequality to reduce the number of distance calculations (which take time that is O(D)) needed. This has applied successfully by Qiu in her Twister Kmeans application and uses inequalities such as:</w:t>
      </w:r>
    </w:p>
    <w:p w14:paraId="77D957D1" w14:textId="435F17A3" w:rsidR="0041031E" w:rsidRDefault="0041031E" w:rsidP="0041031E">
      <w:pPr>
        <w:ind w:left="720" w:firstLine="720"/>
      </w:pPr>
      <w:r>
        <w:t>d(</w:t>
      </w:r>
      <w:r w:rsidRPr="0041031E">
        <w:rPr>
          <w:i/>
        </w:rPr>
        <w:t>x</w:t>
      </w:r>
      <w:r>
        <w:t xml:space="preserve">, </w:t>
      </w:r>
      <w:r w:rsidRPr="0041031E">
        <w:rPr>
          <w:i/>
        </w:rPr>
        <w:t>k</w:t>
      </w:r>
      <w:r>
        <w:t xml:space="preserve">-new) </w:t>
      </w:r>
      <w:r>
        <w:sym w:font="Symbol" w:char="F0B3"/>
      </w:r>
      <w:r>
        <w:t xml:space="preserve"> d(</w:t>
      </w:r>
      <w:r w:rsidRPr="0041031E">
        <w:rPr>
          <w:i/>
        </w:rPr>
        <w:t>x</w:t>
      </w:r>
      <w:r>
        <w:t>,</w:t>
      </w:r>
      <w:r w:rsidR="00D17264">
        <w:t xml:space="preserve"> </w:t>
      </w:r>
      <w:r w:rsidRPr="0041031E">
        <w:rPr>
          <w:i/>
        </w:rPr>
        <w:t>k</w:t>
      </w:r>
      <w:r>
        <w:t>-old) – d(</w:t>
      </w:r>
      <w:r w:rsidRPr="0041031E">
        <w:rPr>
          <w:i/>
        </w:rPr>
        <w:t>k</w:t>
      </w:r>
      <w:r>
        <w:t xml:space="preserve">-new, </w:t>
      </w:r>
      <w:r>
        <w:rPr>
          <w:i/>
        </w:rPr>
        <w:t>k</w:t>
      </w:r>
      <w:r>
        <w:t>-old)</w:t>
      </w:r>
      <w:r>
        <w:tab/>
      </w:r>
      <w:r>
        <w:tab/>
      </w:r>
      <w:r>
        <w:tab/>
      </w:r>
      <w:r>
        <w:tab/>
        <w:t>(25)</w:t>
      </w:r>
    </w:p>
    <w:p w14:paraId="3DB1CB75" w14:textId="3A40C6AB" w:rsidR="007303C4" w:rsidRDefault="00D17264" w:rsidP="002E267C">
      <w:pPr>
        <w:ind w:left="720" w:firstLine="720"/>
      </w:pPr>
      <w:r>
        <w:t>d(</w:t>
      </w:r>
      <w:r w:rsidRPr="00D17264">
        <w:rPr>
          <w:i/>
        </w:rPr>
        <w:t>x</w:t>
      </w:r>
      <w:r>
        <w:t xml:space="preserve">, </w:t>
      </w:r>
      <w:r w:rsidRPr="00D17264">
        <w:rPr>
          <w:i/>
        </w:rPr>
        <w:t>k</w:t>
      </w:r>
      <w:r w:rsidRPr="00D17264">
        <w:rPr>
          <w:vertAlign w:val="subscript"/>
        </w:rPr>
        <w:t>1</w:t>
      </w:r>
      <w:r>
        <w:t xml:space="preserve">-new) </w:t>
      </w:r>
      <w:r>
        <w:sym w:font="Symbol" w:char="F0B3"/>
      </w:r>
      <w:r>
        <w:t xml:space="preserve">  d(</w:t>
      </w:r>
      <w:r w:rsidRPr="00D17264">
        <w:rPr>
          <w:i/>
        </w:rPr>
        <w:t>k</w:t>
      </w:r>
      <w:r w:rsidRPr="00D17264">
        <w:rPr>
          <w:vertAlign w:val="subscript"/>
        </w:rPr>
        <w:t>1</w:t>
      </w:r>
      <w:r>
        <w:t xml:space="preserve">-new, </w:t>
      </w:r>
      <w:r w:rsidRPr="00D17264">
        <w:rPr>
          <w:i/>
        </w:rPr>
        <w:t>k</w:t>
      </w:r>
      <w:r w:rsidRPr="00D17264">
        <w:rPr>
          <w:vertAlign w:val="subscript"/>
        </w:rPr>
        <w:t>2</w:t>
      </w:r>
      <w:r>
        <w:t>-new) - d(</w:t>
      </w:r>
      <w:r w:rsidRPr="00D17264">
        <w:rPr>
          <w:i/>
        </w:rPr>
        <w:t>x</w:t>
      </w:r>
      <w:r>
        <w:t xml:space="preserve">, </w:t>
      </w:r>
      <w:r w:rsidRPr="00D17264">
        <w:rPr>
          <w:i/>
        </w:rPr>
        <w:t>k</w:t>
      </w:r>
      <w:r>
        <w:rPr>
          <w:vertAlign w:val="subscript"/>
        </w:rPr>
        <w:t>2</w:t>
      </w:r>
      <w:r w:rsidR="002E267C">
        <w:t>-new)</w:t>
      </w:r>
      <w:r w:rsidR="002E267C">
        <w:tab/>
      </w:r>
      <w:r w:rsidR="002E267C">
        <w:tab/>
      </w:r>
      <w:r w:rsidR="002E267C">
        <w:tab/>
      </w:r>
      <w:r w:rsidR="002E267C">
        <w:tab/>
        <w:t>(26)</w:t>
      </w:r>
    </w:p>
    <w:p w14:paraId="7166428B" w14:textId="43DCB628" w:rsidR="007303C4" w:rsidRDefault="0041031E" w:rsidP="0041031E">
      <w:pPr>
        <w:ind w:firstLine="0"/>
      </w:pPr>
      <w:r>
        <w:t>Here d is metric distance</w:t>
      </w:r>
      <w:r w:rsidR="00A3795D">
        <w:t>,</w:t>
      </w:r>
      <w:r>
        <w:t xml:space="preserve"> </w:t>
      </w:r>
      <w:r w:rsidRPr="00D17264">
        <w:rPr>
          <w:i/>
        </w:rPr>
        <w:t>x</w:t>
      </w:r>
      <w:r>
        <w:t xml:space="preserve"> is any point and </w:t>
      </w:r>
      <w:r w:rsidRPr="00D17264">
        <w:rPr>
          <w:i/>
        </w:rPr>
        <w:t>k</w:t>
      </w:r>
      <w:r>
        <w:t xml:space="preserve">-old and </w:t>
      </w:r>
      <w:r w:rsidRPr="00D17264">
        <w:rPr>
          <w:i/>
        </w:rPr>
        <w:t>k</w:t>
      </w:r>
      <w:r>
        <w:t xml:space="preserve">-new label positions of center </w:t>
      </w:r>
      <w:r w:rsidRPr="00D17264">
        <w:rPr>
          <w:i/>
        </w:rPr>
        <w:t>k</w:t>
      </w:r>
      <w:r>
        <w:t xml:space="preserve"> at previous and current iteration.</w:t>
      </w:r>
      <w:r w:rsidR="00D17264">
        <w:t xml:space="preserve"> </w:t>
      </w:r>
      <w:r w:rsidR="00D17264" w:rsidRPr="00D17264">
        <w:rPr>
          <w:i/>
        </w:rPr>
        <w:t>k</w:t>
      </w:r>
      <w:r w:rsidR="00D17264" w:rsidRPr="00D17264">
        <w:rPr>
          <w:vertAlign w:val="subscript"/>
        </w:rPr>
        <w:t>1</w:t>
      </w:r>
      <w:r w:rsidR="00D17264">
        <w:t xml:space="preserve">-new and </w:t>
      </w:r>
      <w:r w:rsidR="00D17264" w:rsidRPr="00D17264">
        <w:rPr>
          <w:i/>
        </w:rPr>
        <w:t>k</w:t>
      </w:r>
      <w:r w:rsidR="00D17264" w:rsidRPr="00D17264">
        <w:rPr>
          <w:vertAlign w:val="subscript"/>
        </w:rPr>
        <w:t>2</w:t>
      </w:r>
      <w:r w:rsidR="00D17264">
        <w:t xml:space="preserve">-new  label current positions of two centers </w:t>
      </w:r>
      <w:r w:rsidR="00D17264" w:rsidRPr="00D17264">
        <w:rPr>
          <w:i/>
        </w:rPr>
        <w:t>k</w:t>
      </w:r>
      <w:r w:rsidR="00D17264" w:rsidRPr="00D17264">
        <w:rPr>
          <w:vertAlign w:val="subscript"/>
        </w:rPr>
        <w:t>1</w:t>
      </w:r>
      <w:r w:rsidR="00D17264">
        <w:t xml:space="preserve"> and </w:t>
      </w:r>
      <w:r w:rsidR="00D17264" w:rsidRPr="00D17264">
        <w:rPr>
          <w:i/>
        </w:rPr>
        <w:t>k</w:t>
      </w:r>
      <w:r w:rsidR="00D17264" w:rsidRPr="00D17264">
        <w:rPr>
          <w:vertAlign w:val="subscript"/>
        </w:rPr>
        <w:t>2</w:t>
      </w:r>
      <w:r w:rsidR="00D17264">
        <w:t>. Thus for example d(</w:t>
      </w:r>
      <w:r w:rsidR="00D17264" w:rsidRPr="00D17264">
        <w:rPr>
          <w:i/>
        </w:rPr>
        <w:t>x</w:t>
      </w:r>
      <w:r w:rsidR="00D17264">
        <w:t xml:space="preserve">, </w:t>
      </w:r>
      <w:r w:rsidR="00D17264" w:rsidRPr="00D17264">
        <w:rPr>
          <w:i/>
        </w:rPr>
        <w:t>k</w:t>
      </w:r>
      <w:r w:rsidR="00D17264">
        <w:t>-new) = √(</w:t>
      </w:r>
      <w:r w:rsidR="00D17264" w:rsidRPr="00D17264">
        <w:rPr>
          <w:u w:val="single"/>
        </w:rPr>
        <w:t>X</w:t>
      </w:r>
      <w:r w:rsidR="00D17264">
        <w:t>(</w:t>
      </w:r>
      <w:r w:rsidR="00D17264" w:rsidRPr="00D17264">
        <w:rPr>
          <w:i/>
        </w:rPr>
        <w:t>x</w:t>
      </w:r>
      <w:r w:rsidR="00D17264">
        <w:t>)-</w:t>
      </w:r>
      <w:r w:rsidR="00D17264" w:rsidRPr="00D17264">
        <w:rPr>
          <w:u w:val="single"/>
        </w:rPr>
        <w:t>Y</w:t>
      </w:r>
      <w:r w:rsidR="00D17264">
        <w:t>(</w:t>
      </w:r>
      <w:r w:rsidR="00D17264" w:rsidRPr="00D17264">
        <w:rPr>
          <w:i/>
        </w:rPr>
        <w:t>k</w:t>
      </w:r>
      <w:r w:rsidR="00D17264">
        <w:t>)</w:t>
      </w:r>
      <w:r w:rsidR="00D17264" w:rsidRPr="00D17264">
        <w:rPr>
          <w:vertAlign w:val="subscript"/>
        </w:rPr>
        <w:t>new</w:t>
      </w:r>
      <w:r w:rsidR="00D17264">
        <w:t>)</w:t>
      </w:r>
      <w:r w:rsidR="00D17264" w:rsidRPr="00D17264">
        <w:rPr>
          <w:vertAlign w:val="superscript"/>
        </w:rPr>
        <w:t>2</w:t>
      </w:r>
      <w:r w:rsidR="00D17264">
        <w:t>. In Kmeans we know at one iteration, the nearest center to each point a</w:t>
      </w:r>
      <w:r w:rsidR="003F5F85">
        <w:t>nd at next iteration, need to update this. Use of an updated array of lower bounds on d(</w:t>
      </w:r>
      <w:r w:rsidR="003F5F85" w:rsidRPr="0041031E">
        <w:rPr>
          <w:i/>
        </w:rPr>
        <w:t>x</w:t>
      </w:r>
      <w:r w:rsidR="003F5F85">
        <w:t xml:space="preserve">, </w:t>
      </w:r>
      <w:r w:rsidR="003F5F85" w:rsidRPr="0041031E">
        <w:rPr>
          <w:i/>
        </w:rPr>
        <w:t>k</w:t>
      </w:r>
      <w:r w:rsidR="003F5F85">
        <w:t>-old)  allows one to rule out many centers as candidates for the best center at next iteration by using (25) or (26) in a calculation that is order O(K) and not O(KD) as in basic method. This approach can be extended to deterministic annealing by modifying equation (12) by multiplying numerator and denominator by  d(</w:t>
      </w:r>
      <w:r w:rsidR="003F5F85" w:rsidRPr="003F5F85">
        <w:rPr>
          <w:i/>
        </w:rPr>
        <w:t>x</w:t>
      </w:r>
      <w:r w:rsidR="003F5F85">
        <w:t xml:space="preserve">, </w:t>
      </w:r>
      <w:r w:rsidR="003F5F85" w:rsidRPr="0078486F">
        <w:rPr>
          <w:i/>
          <w:iCs/>
        </w:rPr>
        <w:t>k</w:t>
      </w:r>
      <w:r w:rsidR="003F5F85" w:rsidRPr="003F5F85">
        <w:rPr>
          <w:i/>
          <w:iCs/>
          <w:u w:val="single"/>
          <w:vertAlign w:val="subscript"/>
        </w:rPr>
        <w:t>neares</w:t>
      </w:r>
      <w:r w:rsidR="003F5F85" w:rsidRPr="003F5F85">
        <w:rPr>
          <w:i/>
          <w:iCs/>
          <w:vertAlign w:val="subscript"/>
        </w:rPr>
        <w:t>t</w:t>
      </w:r>
      <w:r w:rsidR="003F5F85">
        <w:rPr>
          <w:i/>
          <w:iCs/>
          <w:vertAlign w:val="subscript"/>
        </w:rPr>
        <w:t>-x</w:t>
      </w:r>
      <w:r w:rsidR="003F5F85" w:rsidRPr="0078486F">
        <w:t>)/T</w:t>
      </w:r>
      <w:r w:rsidR="003F5F85">
        <w:t xml:space="preserve"> where </w:t>
      </w:r>
      <w:r w:rsidR="001917A3" w:rsidRPr="0078486F">
        <w:rPr>
          <w:i/>
          <w:iCs/>
        </w:rPr>
        <w:t>k</w:t>
      </w:r>
      <w:r w:rsidR="001917A3" w:rsidRPr="003F5F85">
        <w:rPr>
          <w:i/>
          <w:iCs/>
          <w:u w:val="single"/>
          <w:vertAlign w:val="subscript"/>
        </w:rPr>
        <w:t>neares</w:t>
      </w:r>
      <w:r w:rsidR="001917A3" w:rsidRPr="003F5F85">
        <w:rPr>
          <w:i/>
          <w:iCs/>
          <w:vertAlign w:val="subscript"/>
        </w:rPr>
        <w:t>t</w:t>
      </w:r>
      <w:r w:rsidR="001917A3">
        <w:rPr>
          <w:i/>
          <w:iCs/>
          <w:vertAlign w:val="subscript"/>
        </w:rPr>
        <w:t>-x</w:t>
      </w:r>
      <w:r w:rsidR="001917A3">
        <w:t xml:space="preserve">  </w:t>
      </w:r>
      <w:r w:rsidR="003F5F85">
        <w:t>is the Kmeans center that</w:t>
      </w:r>
      <w:r w:rsidR="001917A3">
        <w:t xml:space="preserve"> is</w:t>
      </w:r>
      <w:r w:rsidR="003F5F85">
        <w:t xml:space="preserve"> nearest </w:t>
      </w:r>
      <w:r w:rsidR="001917A3">
        <w:t xml:space="preserve">to </w:t>
      </w:r>
      <w:r w:rsidR="003F5F85">
        <w:t xml:space="preserve">point </w:t>
      </w:r>
      <w:r w:rsidR="003F5F85" w:rsidRPr="003F5F85">
        <w:rPr>
          <w:i/>
        </w:rPr>
        <w:t>x</w:t>
      </w:r>
      <w:r w:rsidR="003F5F85">
        <w:t>. Then we need only include those centers k in sum in denominator that satisfy</w:t>
      </w:r>
      <w:r w:rsidR="00AA6630">
        <w:t>:</w:t>
      </w:r>
    </w:p>
    <w:p w14:paraId="4B48D33D" w14:textId="77777777" w:rsidR="00AA6630" w:rsidRDefault="00AA6630" w:rsidP="0041031E">
      <w:pPr>
        <w:ind w:firstLine="0"/>
      </w:pPr>
    </w:p>
    <w:p w14:paraId="7C2E00BC" w14:textId="77777777" w:rsidR="001917A3" w:rsidRDefault="001917A3" w:rsidP="001917A3">
      <w:pPr>
        <w:ind w:left="720" w:firstLine="720"/>
      </w:pPr>
      <w:r w:rsidRPr="0078486F">
        <w:sym w:font="Symbol" w:char="F065"/>
      </w:r>
      <w:r>
        <w:rPr>
          <w:i/>
          <w:iCs/>
          <w:vertAlign w:val="subscript"/>
        </w:rPr>
        <w:t>x</w:t>
      </w:r>
      <w:r w:rsidRPr="0078486F">
        <w:t>(</w:t>
      </w:r>
      <w:r w:rsidRPr="0078486F">
        <w:rPr>
          <w:i/>
          <w:iCs/>
        </w:rPr>
        <w:t>k</w:t>
      </w:r>
      <w:r w:rsidRPr="0078486F">
        <w:t xml:space="preserve">) </w:t>
      </w:r>
      <w:r>
        <w:t xml:space="preserve"> = d</w:t>
      </w:r>
      <w:r w:rsidRPr="001917A3">
        <w:rPr>
          <w:vertAlign w:val="superscript"/>
        </w:rPr>
        <w:t>2</w:t>
      </w:r>
      <w:r>
        <w:t xml:space="preserve">(x, k) </w:t>
      </w:r>
      <w:r>
        <w:rPr>
          <w:rFonts w:ascii="Calibri" w:hAnsi="Calibri"/>
        </w:rPr>
        <w:t>≤</w:t>
      </w:r>
      <w:r>
        <w:t xml:space="preserve"> d</w:t>
      </w:r>
      <w:r w:rsidRPr="001917A3">
        <w:rPr>
          <w:vertAlign w:val="superscript"/>
        </w:rPr>
        <w:t>2</w:t>
      </w:r>
      <w:r>
        <w:t>(</w:t>
      </w:r>
      <w:r w:rsidRPr="003F5F85">
        <w:rPr>
          <w:i/>
        </w:rPr>
        <w:t>x</w:t>
      </w:r>
      <w:r>
        <w:t xml:space="preserve">, </w:t>
      </w:r>
      <w:r w:rsidRPr="0078486F">
        <w:rPr>
          <w:i/>
          <w:iCs/>
        </w:rPr>
        <w:t>k</w:t>
      </w:r>
      <w:r w:rsidRPr="003F5F85">
        <w:rPr>
          <w:i/>
          <w:iCs/>
          <w:u w:val="single"/>
          <w:vertAlign w:val="subscript"/>
        </w:rPr>
        <w:t>neares</w:t>
      </w:r>
      <w:r w:rsidRPr="003F5F85">
        <w:rPr>
          <w:i/>
          <w:iCs/>
          <w:vertAlign w:val="subscript"/>
        </w:rPr>
        <w:t>t</w:t>
      </w:r>
      <w:r>
        <w:rPr>
          <w:i/>
          <w:iCs/>
          <w:vertAlign w:val="subscript"/>
        </w:rPr>
        <w:t>-x</w:t>
      </w:r>
      <w:r w:rsidRPr="0078486F">
        <w:t>)</w:t>
      </w:r>
      <w:r>
        <w:t xml:space="preserve"> + Cutvalue . T</w:t>
      </w:r>
      <w:r>
        <w:tab/>
      </w:r>
      <w:r>
        <w:tab/>
      </w:r>
      <w:r>
        <w:tab/>
      </w:r>
      <w:r>
        <w:tab/>
        <w:t>(27)</w:t>
      </w:r>
    </w:p>
    <w:p w14:paraId="7B13B272" w14:textId="4E15409F" w:rsidR="007303C4" w:rsidRDefault="001917A3" w:rsidP="002E267C">
      <w:pPr>
        <w:ind w:left="720" w:firstLine="720"/>
      </w:pPr>
      <w:r>
        <w:t>Where exp( - Cutvalue) is sma</w:t>
      </w:r>
      <w:r w:rsidR="002E267C">
        <w:t>ll. We use Cutvalue = 20</w:t>
      </w:r>
      <w:r w:rsidR="002E267C">
        <w:tab/>
      </w:r>
      <w:r w:rsidR="002E267C">
        <w:tab/>
      </w:r>
      <w:r w:rsidR="002E267C">
        <w:tab/>
        <w:t>(28)</w:t>
      </w:r>
    </w:p>
    <w:p w14:paraId="0545050F" w14:textId="77777777" w:rsidR="00AA6630" w:rsidRDefault="00AA6630" w:rsidP="002E267C">
      <w:pPr>
        <w:ind w:left="720" w:firstLine="720"/>
      </w:pPr>
    </w:p>
    <w:p w14:paraId="0DD73C3C" w14:textId="11845B0B" w:rsidR="0041031E" w:rsidRPr="00D17264" w:rsidRDefault="001917A3" w:rsidP="001917A3">
      <w:pPr>
        <w:ind w:firstLine="0"/>
      </w:pPr>
      <w:r>
        <w:t xml:space="preserve">Note for large temperature T, the constraint (27) (and its estimate using lower bounds) is very weak but at low temperatures where there are </w:t>
      </w:r>
      <w:r w:rsidR="00A3795D">
        <w:t>the largest number of</w:t>
      </w:r>
      <w:r>
        <w:t xml:space="preserve"> centers it can be quite str</w:t>
      </w:r>
      <w:r w:rsidR="00C368C1">
        <w:t>o</w:t>
      </w:r>
      <w:r>
        <w:t xml:space="preserve">ng. </w:t>
      </w:r>
      <w:r w:rsidR="00C368C1">
        <w:t>For example in the 74 dimensional example given in figs 4 and 5(b), equations (27) and (2</w:t>
      </w:r>
      <w:r w:rsidR="00A3795D">
        <w:t>8</w:t>
      </w:r>
      <w:r w:rsidR="00C368C1">
        <w:t xml:space="preserve">) remove 85% of distance </w:t>
      </w:r>
      <w:r w:rsidR="00C368C1">
        <w:lastRenderedPageBreak/>
        <w:t>computations</w:t>
      </w:r>
      <w:r w:rsidR="00A3795D">
        <w:t xml:space="preserve"> averaged over entire run</w:t>
      </w:r>
      <w:r w:rsidR="00C368C1">
        <w:t xml:space="preserve">. </w:t>
      </w:r>
      <w:r w:rsidR="003F5F85">
        <w:tab/>
      </w:r>
      <w:r w:rsidR="00A17DF9">
        <w:t>This work is the first to use the Triangle Inequality with deterministic annealing.</w:t>
      </w:r>
      <w:r w:rsidR="003F5F85">
        <w:tab/>
      </w:r>
    </w:p>
    <w:p w14:paraId="70F5BCF9" w14:textId="63AA20DD" w:rsidR="00EC6808" w:rsidRDefault="00FE6745" w:rsidP="00FE6745">
      <w:pPr>
        <w:pStyle w:val="Heading2"/>
      </w:pPr>
      <w:r>
        <w:t>Parallelism over Centers</w:t>
      </w:r>
    </w:p>
    <w:p w14:paraId="5CC85219" w14:textId="4AFD7520" w:rsidR="00C368C1" w:rsidRPr="00AA7FD8" w:rsidRDefault="00A17DF9" w:rsidP="00C368C1">
      <w:pPr>
        <w:ind w:firstLine="0"/>
      </w:pPr>
      <w:r>
        <w:rPr>
          <w:noProof/>
        </w:rPr>
        <mc:AlternateContent>
          <mc:Choice Requires="wpg">
            <w:drawing>
              <wp:anchor distT="0" distB="0" distL="114300" distR="114300" simplePos="0" relativeHeight="251658752" behindDoc="0" locked="0" layoutInCell="1" allowOverlap="1" wp14:anchorId="79BAF560" wp14:editId="58ACC8D1">
                <wp:simplePos x="0" y="0"/>
                <wp:positionH relativeFrom="column">
                  <wp:posOffset>626</wp:posOffset>
                </wp:positionH>
                <wp:positionV relativeFrom="paragraph">
                  <wp:posOffset>2159328</wp:posOffset>
                </wp:positionV>
                <wp:extent cx="5827395" cy="2488565"/>
                <wp:effectExtent l="0" t="0" r="1905" b="6985"/>
                <wp:wrapTopAndBottom/>
                <wp:docPr id="18" name="Group 18"/>
                <wp:cNvGraphicFramePr/>
                <a:graphic xmlns:a="http://schemas.openxmlformats.org/drawingml/2006/main">
                  <a:graphicData uri="http://schemas.microsoft.com/office/word/2010/wordprocessingGroup">
                    <wpg:wgp>
                      <wpg:cNvGrpSpPr/>
                      <wpg:grpSpPr>
                        <a:xfrm>
                          <a:off x="0" y="0"/>
                          <a:ext cx="5827395" cy="2488565"/>
                          <a:chOff x="0" y="0"/>
                          <a:chExt cx="5827395" cy="2488747"/>
                        </a:xfrm>
                      </wpg:grpSpPr>
                      <wpg:grpSp>
                        <wpg:cNvPr id="23" name="Group 23"/>
                        <wpg:cNvGrpSpPr/>
                        <wpg:grpSpPr>
                          <a:xfrm>
                            <a:off x="522514" y="0"/>
                            <a:ext cx="4776470" cy="1900555"/>
                            <a:chOff x="0" y="0"/>
                            <a:chExt cx="4776537" cy="1900989"/>
                          </a:xfrm>
                        </wpg:grpSpPr>
                        <pic:pic xmlns:pic="http://schemas.openxmlformats.org/drawingml/2006/picture">
                          <pic:nvPicPr>
                            <pic:cNvPr id="22" name="Picture 22"/>
                            <pic:cNvPicPr>
                              <a:picLocks noChangeAspect="1"/>
                            </pic:cNvPicPr>
                          </pic:nvPicPr>
                          <pic:blipFill rotWithShape="1">
                            <a:blip r:embed="rId15">
                              <a:extLst>
                                <a:ext uri="{28A0092B-C50C-407E-A947-70E740481C1C}">
                                  <a14:useLocalDpi xmlns:a14="http://schemas.microsoft.com/office/drawing/2010/main" val="0"/>
                                </a:ext>
                              </a:extLst>
                            </a:blip>
                            <a:srcRect l="17318" t="23667" r="11171" b="11588"/>
                            <a:stretch/>
                          </pic:blipFill>
                          <pic:spPr bwMode="auto">
                            <a:xfrm>
                              <a:off x="0" y="0"/>
                              <a:ext cx="3489158" cy="190098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Picture 6" descr="C:\Users\Geoffrey Fox\Downloads\Cluster-200K-Plot3D-M140-C138-Run4E-em40+centroid-4.png"/>
                            <pic:cNvPicPr>
                              <a:picLocks noChangeAspect="1"/>
                            </pic:cNvPicPr>
                          </pic:nvPicPr>
                          <pic:blipFill rotWithShape="1">
                            <a:blip r:embed="rId16">
                              <a:extLst>
                                <a:ext uri="{28A0092B-C50C-407E-A947-70E740481C1C}">
                                  <a14:useLocalDpi xmlns:a14="http://schemas.microsoft.com/office/drawing/2010/main" val="0"/>
                                </a:ext>
                              </a:extLst>
                            </a:blip>
                            <a:srcRect l="17716" t="10565" r="5827" b="14073"/>
                            <a:stretch/>
                          </pic:blipFill>
                          <pic:spPr bwMode="auto">
                            <a:xfrm rot="5400000" flipV="1">
                              <a:off x="3206416" y="330868"/>
                              <a:ext cx="1900989" cy="1239253"/>
                            </a:xfrm>
                            <a:prstGeom prst="rect">
                              <a:avLst/>
                            </a:prstGeom>
                            <a:noFill/>
                            <a:ln>
                              <a:noFill/>
                            </a:ln>
                            <a:extLst>
                              <a:ext uri="{53640926-AAD7-44D8-BBD7-CCE9431645EC}">
                                <a14:shadowObscured xmlns:a14="http://schemas.microsoft.com/office/drawing/2010/main"/>
                              </a:ext>
                            </a:extLst>
                          </pic:spPr>
                        </pic:pic>
                      </wpg:grpSp>
                      <wps:wsp>
                        <wps:cNvPr id="9" name="Text Box 9"/>
                        <wps:cNvSpPr txBox="1"/>
                        <wps:spPr>
                          <a:xfrm>
                            <a:off x="0" y="1901372"/>
                            <a:ext cx="5827395" cy="587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C05232" w14:textId="0AA3BDEB" w:rsidR="00A72B9A" w:rsidRPr="00460041" w:rsidRDefault="00A72B9A" w:rsidP="00460041">
                              <w:pPr>
                                <w:ind w:firstLine="0"/>
                                <w:rPr>
                                  <w:i/>
                                  <w:sz w:val="20"/>
                                </w:rPr>
                              </w:pPr>
                              <w:r w:rsidRPr="00460041">
                                <w:rPr>
                                  <w:i/>
                                  <w:sz w:val="20"/>
                                </w:rPr>
                                <w:t>Figure 5: Cluster visualizations. (Left) Small portion of 241605 point 2D clustering showing a few “sponge points” (orange) and cluster centers (triangles). (Right) 200,000 74D points with 138 clusters and centers as colored spheres of size proportional to # points in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9BAF560" id="Group 18" o:spid="_x0000_s1038" style="position:absolute;margin-left:.05pt;margin-top:170.05pt;width:458.85pt;height:195.95pt;z-index:251658752" coordsize="58273,24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">
                <v:group id="Group 23" o:spid="_x0000_s1039" style="position:absolute;left:5225;width:47764;height:19005" coordsize="47765,190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22" o:spid="_x0000_s1040" type="#_x0000_t75" style="position:absolute;width:34891;height:19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VyiDDAAAA2wAAAA8AAABkcnMvZG93bnJldi54bWxEj0FrwkAUhO8F/8PyCt7qpjlIiW6CKKVe&#10;PKgVr4/sM0mbfbvurib++26h0OMwM98wy2o0vbiTD51lBa+zDARxbXXHjYLP4/vLG4gQkTX2lknB&#10;gwJU5eRpiYW2A+/pfoiNSBAOBSpoY3SFlKFuyWCYWUecvIv1BmOSvpHa45Dgppd5ls2lwY7TQouO&#10;1i3V34ebUcD+NDjeXbqz0x9fm6PeD9fNqNT0eVwtQEQa43/4r73VCvIcfr+kHyD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NXKIMMAAADbAAAADwAAAAAAAAAAAAAAAACf&#10;AgAAZHJzL2Rvd25yZXYueG1sUEsFBgAAAAAEAAQA9wAAAI8DAAAAAA==&#10;">
                    <v:imagedata r:id="rId17" o:title="" croptop="15510f" cropbottom="7594f" cropleft="11350f" cropright="7321f"/>
                    <v:path arrowok="t"/>
                  </v:shape>
                  <v:shape id="Picture 6" o:spid="_x0000_s1041" type="#_x0000_t75" style="position:absolute;left:32064;top:3308;width:19009;height:12393;rotation:-90;flip:y;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erNLDAAAA2gAAAA8AAABkcnMvZG93bnJldi54bWxEj0FrwkAUhO8F/8PyBG91Yw9SoqsUobQH&#10;ERoF8fbMvmZDs29j9jXG/vquUOhxmJlvmOV68I3qqYt1YAOzaQaKuAy25srAYf/6+AwqCrLFJjAZ&#10;uFGE9Wr0sMTchit/UF9IpRKEY44GnEibax1LRx7jNLTEyfsMnUdJsqu07fCa4L7RT1k21x5rTgsO&#10;W9o4Kr+Kb29g0//oS8nbE55dtisOR3nrj2LMZDy8LEAJDfIf/mu/WwNzuF9JN0Cv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d6s0sMAAADaAAAADwAAAAAAAAAAAAAAAACf&#10;AgAAZHJzL2Rvd25yZXYueG1sUEsFBgAAAAAEAAQA9wAAAI8DAAAAAA==&#10;">
                    <v:imagedata r:id="rId18" o:title="Cluster-200K-Plot3D-M140-C138-Run4E-em40+centroid-4" croptop="6924f" cropbottom="9223f" cropleft="11610f" cropright="3819f"/>
                    <v:path arrowok="t"/>
                  </v:shape>
                </v:group>
                <v:shape id="Text Box 9" o:spid="_x0000_s1042" type="#_x0000_t202" style="position:absolute;top:19013;width:58273;height:5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Cof8UA&#10;AADaAAAADwAAAGRycy9kb3ducmV2LnhtbESPQWvCQBSE7wX/w/KEXkrdVKmt0VWKtCreNFXx9sg+&#10;k2D2bchuk/jv3UKhx2FmvmFmi86UoqHaFZYVvAwiEMSp1QVnCr6Tr+d3EM4jaywtk4IbOVjMew8z&#10;jLVteUfN3mciQNjFqCD3voqldGlOBt3AVsTBu9jaoA+yzqSusQ1wU8phFI2lwYLDQo4VLXNKr/sf&#10;o+D8lJ22rlsd2tHrqPpcN8nbUSdKPfa7jykIT53/D/+1N1rBBH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EKh/xQAAANoAAAAPAAAAAAAAAAAAAAAAAJgCAABkcnMv&#10;ZG93bnJldi54bWxQSwUGAAAAAAQABAD1AAAAigMAAAAA&#10;" fillcolor="white [3201]" stroked="f" strokeweight=".5pt">
                  <v:textbox>
                    <w:txbxContent>
                      <w:p w14:paraId="1AC05232" w14:textId="0AA3BDEB" w:rsidR="00A72B9A" w:rsidRPr="00460041" w:rsidRDefault="00A72B9A" w:rsidP="00460041">
                        <w:pPr>
                          <w:ind w:firstLine="0"/>
                          <w:rPr>
                            <w:i/>
                            <w:sz w:val="20"/>
                          </w:rPr>
                        </w:pPr>
                        <w:r w:rsidRPr="00460041">
                          <w:rPr>
                            <w:i/>
                            <w:sz w:val="20"/>
                          </w:rPr>
                          <w:t>Figure 5: Cluster visualizations. (Left) Small portion of 241605 point 2D clustering showing a few “sponge points” (orange) and cluster centers (triangles). (Right) 200,000 74D points with 138 clusters and centers as colored spheres of size proportional to # points in cluster.</w:t>
                        </w:r>
                      </w:p>
                    </w:txbxContent>
                  </v:textbox>
                </v:shape>
                <w10:wrap type="topAndBottom"/>
              </v:group>
            </w:pict>
          </mc:Fallback>
        </mc:AlternateContent>
      </w:r>
      <w:r w:rsidR="00C368C1">
        <w:t xml:space="preserve">The idea </w:t>
      </w:r>
      <w:r w:rsidR="00C45A46">
        <w:t xml:space="preserve">of the previous subsection </w:t>
      </w:r>
      <w:r w:rsidR="00C368C1">
        <w:t>fundamentally changes the problem structure as now each center is associated with its own set of clusters – those near it in sense of equations (27) and (28). Correspondingly each center</w:t>
      </w:r>
      <w:r w:rsidR="00C45A46">
        <w:t xml:space="preserve"> is only associated with the points near it and the basic parallel model of global reductions still works but may </w:t>
      </w:r>
      <w:r w:rsidR="00FE6745">
        <w:t>not be most efficient. O</w:t>
      </w:r>
      <w:r w:rsidR="00C45A46">
        <w:t>ne need</w:t>
      </w:r>
      <w:r w:rsidR="00A3795D">
        <w:t>s</w:t>
      </w:r>
      <w:r w:rsidR="00C45A46">
        <w:t xml:space="preserve"> a decomposition of points that respects the geometric structure and “nearest neighbor communication. Further in this case one can introduce parallelism over centers as those far apart are totally independent. I implemented this for a D=2 problem with 241605 points </w:t>
      </w:r>
      <w:r w:rsidR="00C45A46">
        <w:fldChar w:fldCharType="begin"/>
      </w:r>
      <w:r w:rsidR="00C45A46">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C45A46">
        <w:fldChar w:fldCharType="separate"/>
      </w:r>
      <w:r w:rsidR="00C45A46">
        <w:rPr>
          <w:noProof/>
        </w:rPr>
        <w:t>[</w:t>
      </w:r>
      <w:hyperlink w:anchor="_ENREF_1" w:tooltip="Rudolf Fruhwirth, 2011 #4693" w:history="1">
        <w:r w:rsidR="0054085B">
          <w:rPr>
            <w:noProof/>
          </w:rPr>
          <w:t>1</w:t>
        </w:r>
      </w:hyperlink>
      <w:r w:rsidR="00C45A46">
        <w:rPr>
          <w:noProof/>
        </w:rPr>
        <w:t>]</w:t>
      </w:r>
      <w:r w:rsidR="00C45A46">
        <w:fldChar w:fldCharType="end"/>
      </w:r>
      <w:r w:rsidR="00C45A46">
        <w:t xml:space="preserve"> where as seen in figure 5(</w:t>
      </w:r>
      <w:r w:rsidR="007303C4">
        <w:t>left</w:t>
      </w:r>
      <w:r w:rsidR="00C45A46">
        <w:t xml:space="preserve">) a simple one dimensional decomposition was efficient. This was implemented with center parallelism and nearest neighbor communication and was a factor of 3 faster than </w:t>
      </w:r>
      <w:r w:rsidR="00760B58">
        <w:t>original algorithm which just used</w:t>
      </w:r>
      <w:r w:rsidR="00C45A46">
        <w:t xml:space="preserve"> the ideas of subsections 4.1 and 4.2. This was a useful gain but not clearly “worth it” as resultant code and approach was much less elegant and general.</w:t>
      </w:r>
      <w:r w:rsidR="00760B58">
        <w:t xml:space="preserve"> Note this center parallel approach has similar features to particle in the cell or mesh codes; namely one has two geometric structures – centers and points for clustering – which do not have completely compatible decompositions. The decomposition into equal number of points (near each other) in each node does not have equal number of centers in each node.</w:t>
      </w:r>
      <w:r>
        <w:t xml:space="preserve"> I believe this approach is first introduced in this paper.</w:t>
      </w:r>
    </w:p>
    <w:p w14:paraId="67007548" w14:textId="78831AEC" w:rsidR="0078486F" w:rsidRPr="00AA7FD8" w:rsidRDefault="00FA1EAC" w:rsidP="00AA7FD8">
      <w:pPr>
        <w:pStyle w:val="Heading1"/>
      </w:pPr>
      <w:r>
        <w:rPr>
          <w:noProof/>
        </w:rPr>
        <mc:AlternateContent>
          <mc:Choice Requires="wpg">
            <w:drawing>
              <wp:anchor distT="0" distB="0" distL="114300" distR="114300" simplePos="0" relativeHeight="251675136" behindDoc="1" locked="0" layoutInCell="1" allowOverlap="1" wp14:anchorId="7BD760E5" wp14:editId="56F979AC">
                <wp:simplePos x="0" y="0"/>
                <wp:positionH relativeFrom="column">
                  <wp:posOffset>176756</wp:posOffset>
                </wp:positionH>
                <wp:positionV relativeFrom="page">
                  <wp:posOffset>5584407</wp:posOffset>
                </wp:positionV>
                <wp:extent cx="2413635" cy="3282315"/>
                <wp:effectExtent l="0" t="0" r="5715" b="0"/>
                <wp:wrapTight wrapText="bothSides">
                  <wp:wrapPolygon edited="0">
                    <wp:start x="0" y="0"/>
                    <wp:lineTo x="0" y="21437"/>
                    <wp:lineTo x="21481" y="21437"/>
                    <wp:lineTo x="21481" y="0"/>
                    <wp:lineTo x="0" y="0"/>
                  </wp:wrapPolygon>
                </wp:wrapTight>
                <wp:docPr id="19" name="Group 19"/>
                <wp:cNvGraphicFramePr/>
                <a:graphic xmlns:a="http://schemas.openxmlformats.org/drawingml/2006/main">
                  <a:graphicData uri="http://schemas.microsoft.com/office/word/2010/wordprocessingGroup">
                    <wpg:wgp>
                      <wpg:cNvGrpSpPr/>
                      <wpg:grpSpPr>
                        <a:xfrm>
                          <a:off x="0" y="0"/>
                          <a:ext cx="2413635" cy="3282315"/>
                          <a:chOff x="0" y="0"/>
                          <a:chExt cx="2409372" cy="3279866"/>
                        </a:xfrm>
                      </wpg:grpSpPr>
                      <pic:pic xmlns:pic="http://schemas.openxmlformats.org/drawingml/2006/picture">
                        <pic:nvPicPr>
                          <pic:cNvPr id="26" name="Picture 7" descr="C:\Users\Geoffrey Fox\Downloads\divergent_0(23)_to_0(23)_zeroidx.png"/>
                          <pic:cNvPicPr>
                            <a:picLocks noChangeAspect="1"/>
                          </pic:cNvPicPr>
                        </pic:nvPicPr>
                        <pic:blipFill rotWithShape="1">
                          <a:blip r:embed="rId19">
                            <a:extLst>
                              <a:ext uri="{28A0092B-C50C-407E-A947-70E740481C1C}">
                                <a14:useLocalDpi xmlns:a14="http://schemas.microsoft.com/office/drawing/2010/main" val="0"/>
                              </a:ext>
                            </a:extLst>
                          </a:blip>
                          <a:srcRect l="27644" t="9994" r="28219" b="8838"/>
                          <a:stretch/>
                        </pic:blipFill>
                        <pic:spPr bwMode="auto">
                          <a:xfrm>
                            <a:off x="0" y="0"/>
                            <a:ext cx="2409372" cy="2525486"/>
                          </a:xfrm>
                          <a:prstGeom prst="rect">
                            <a:avLst/>
                          </a:prstGeom>
                          <a:noFill/>
                          <a:extLst/>
                        </pic:spPr>
                      </pic:pic>
                      <wps:wsp>
                        <wps:cNvPr id="12" name="Text Box 12"/>
                        <wps:cNvSpPr txBox="1"/>
                        <wps:spPr>
                          <a:xfrm>
                            <a:off x="0" y="2525486"/>
                            <a:ext cx="2408828" cy="7543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D7FCBE" w14:textId="7D887DD2" w:rsidR="00A72B9A" w:rsidRPr="003E17DA" w:rsidRDefault="00A72B9A" w:rsidP="00460041">
                              <w:pPr>
                                <w:ind w:firstLine="0"/>
                                <w:rPr>
                                  <w:i/>
                                  <w:sz w:val="20"/>
                                </w:rPr>
                              </w:pPr>
                              <w:r w:rsidRPr="003E17DA">
                                <w:rPr>
                                  <w:i/>
                                  <w:sz w:val="20"/>
                                </w:rPr>
                                <w:t>Figure 6: Non</w:t>
                              </w:r>
                              <w:r w:rsidR="00151EFA">
                                <w:rPr>
                                  <w:i/>
                                  <w:sz w:val="20"/>
                                </w:rPr>
                                <w:t xml:space="preserve"> vector</w:t>
                              </w:r>
                              <w:r w:rsidRPr="003E17DA">
                                <w:rPr>
                                  <w:i/>
                                  <w:sz w:val="20"/>
                                </w:rPr>
                                <w:t xml:space="preserve"> deterministic annealing clustering </w:t>
                              </w:r>
                              <w:r>
                                <w:rPr>
                                  <w:i/>
                                  <w:sz w:val="20"/>
                                </w:rPr>
                                <w:t xml:space="preserve">and </w:t>
                              </w:r>
                              <w:r w:rsidRPr="003E17DA">
                                <w:rPr>
                                  <w:i/>
                                  <w:sz w:val="20"/>
                                </w:rPr>
                                <w:t>visualization of the “divergent” metagenomics sample with 15761 sequences and 23 clusters</w:t>
                              </w:r>
                              <w:r>
                                <w:rPr>
                                  <w:i/>
                                  <w:sz w:val="20"/>
                                </w:rPr>
                                <w:t xml:space="preserve"> </w:t>
                              </w:r>
                              <w:r>
                                <w:rPr>
                                  <w:i/>
                                  <w:sz w:val="20"/>
                                </w:rPr>
                                <w:fldChar w:fldCharType="begin"/>
                              </w:r>
                              <w:r>
                                <w:rPr>
                                  <w:i/>
                                  <w:sz w:val="20"/>
                                </w:rPr>
                                <w:instrText xml:space="preserve"> ADDIN EN.CITE &lt;EndNote&gt;&lt;Cite&gt;&lt;Author&gt;Yang Ruan&lt;/Author&gt;&lt;Year&gt;2012&lt;/Year&gt;&lt;RecNum&gt;4681&lt;/RecNum&gt;&lt;DisplayText&gt;[2]&lt;/DisplayText&gt;&lt;record&gt;&lt;rec-number&gt;4681&lt;/rec-number&gt;&lt;foreign-keys&gt;&lt;key app="EN" db-id="rfx20pr9t5zxtmee0xn5fwzbxvw0r9vz2tee"&gt;4681&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Large Collection of 16S rRNA Sequences&lt;/title&gt;&lt;secondary-title&gt;ACM Conference on Bioinformatics, Computational Biology and Biomedicine (ACM BCB)&lt;/secondary-title&gt;&lt;/titles&gt;&lt;dates&gt;&lt;year&gt;2012&lt;/year&gt;&lt;pub-dates&gt;&lt;date&gt;October 7-10&lt;/date&gt;&lt;/pub-dates&gt;&lt;/dates&gt;&lt;pub-location&gt;Orlando, Florida&lt;/pub-location&gt;&lt;urls&gt;&lt;related-urls&gt;&lt;url&gt;http://grids.ucs.indiana.edu/ptliupages/publications/DACIDR_camera_ready_v0.3.pdf&lt;/url&gt;&lt;/related-urls&gt;&lt;/urls&gt;&lt;/record&gt;&lt;/Cite&gt;&lt;/EndNote&gt;</w:instrText>
                              </w:r>
                              <w:r>
                                <w:rPr>
                                  <w:i/>
                                  <w:sz w:val="20"/>
                                </w:rPr>
                                <w:fldChar w:fldCharType="separate"/>
                              </w:r>
                              <w:r>
                                <w:rPr>
                                  <w:i/>
                                  <w:noProof/>
                                  <w:sz w:val="20"/>
                                </w:rPr>
                                <w:t>[</w:t>
                              </w:r>
                              <w:hyperlink w:anchor="_ENREF_2" w:tooltip="Yang Ruan, 2012 #4681" w:history="1">
                                <w:r w:rsidR="0054085B">
                                  <w:rPr>
                                    <w:i/>
                                    <w:noProof/>
                                    <w:sz w:val="20"/>
                                  </w:rPr>
                                  <w:t>2</w:t>
                                </w:r>
                              </w:hyperlink>
                              <w:r>
                                <w:rPr>
                                  <w:i/>
                                  <w:noProof/>
                                  <w:sz w:val="20"/>
                                </w:rPr>
                                <w:t>]</w:t>
                              </w:r>
                              <w:r>
                                <w:rPr>
                                  <w:i/>
                                  <w:sz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60E5" id="Group 19" o:spid="_x0000_s1043" style="position:absolute;left:0;text-align:left;margin-left:13.9pt;margin-top:439.7pt;width:190.05pt;height:258.45pt;z-index:-251641344;mso-position-vertical-relative:page;mso-width-relative:margin;mso-height-relative:margin" coordsize="24093,32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">
                <v:shape id="Picture 7" o:spid="_x0000_s1044" type="#_x0000_t75" style="position:absolute;width:24093;height:252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bH3jEAAAA2wAAAA8AAABkcnMvZG93bnJldi54bWxEj81qwkAUhfdC32G4gptQJwYMJXUUKYhZ&#10;dNPYCt1dMrdJaOZOzExM+vYdQXB5OD8fZ7ObTCuu1LvGsoLVMgZBXFrdcKXg83R4fgHhPLLG1jIp&#10;+CMHu+3TbIOZtiN/0LXwlQgj7DJUUHvfZVK6siaDbmk74uD92N6gD7KvpO5xDOOmlUkcp9Jgw4FQ&#10;Y0dvNZW/xWAC5PwdtUNyOebnL1PpaD0M76tIqcV82r+C8DT5R/jezrWCJIXbl/AD5PY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ubH3jEAAAA2wAAAA8AAAAAAAAAAAAAAAAA&#10;nwIAAGRycy9kb3ducmV2LnhtbFBLBQYAAAAABAAEAPcAAACQAwAAAAA=&#10;">
                  <v:imagedata r:id="rId20" o:title="divergent_0(23)_to_0(23)_zeroidx" croptop="6550f" cropbottom="5792f" cropleft="18117f" cropright="18494f"/>
                  <v:path arrowok="t"/>
                </v:shape>
                <v:shape id="Text Box 12" o:spid="_x0000_s1045" type="#_x0000_t202" style="position:absolute;top:25254;width:24088;height:7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14:paraId="3CD7FCBE" w14:textId="7D887DD2" w:rsidR="00A72B9A" w:rsidRPr="003E17DA" w:rsidRDefault="00A72B9A" w:rsidP="00460041">
                        <w:pPr>
                          <w:ind w:firstLine="0"/>
                          <w:rPr>
                            <w:i/>
                            <w:sz w:val="20"/>
                          </w:rPr>
                        </w:pPr>
                        <w:r w:rsidRPr="003E17DA">
                          <w:rPr>
                            <w:i/>
                            <w:sz w:val="20"/>
                          </w:rPr>
                          <w:t>Figure 6: Non</w:t>
                        </w:r>
                        <w:r w:rsidR="00151EFA">
                          <w:rPr>
                            <w:i/>
                            <w:sz w:val="20"/>
                          </w:rPr>
                          <w:t xml:space="preserve"> vector</w:t>
                        </w:r>
                        <w:r w:rsidRPr="003E17DA">
                          <w:rPr>
                            <w:i/>
                            <w:sz w:val="20"/>
                          </w:rPr>
                          <w:t xml:space="preserve"> deterministic annealing clustering </w:t>
                        </w:r>
                        <w:r>
                          <w:rPr>
                            <w:i/>
                            <w:sz w:val="20"/>
                          </w:rPr>
                          <w:t xml:space="preserve">and </w:t>
                        </w:r>
                        <w:r w:rsidRPr="003E17DA">
                          <w:rPr>
                            <w:i/>
                            <w:sz w:val="20"/>
                          </w:rPr>
                          <w:t>visualization of the “divergent” metagenomics sample with 15761 sequences and 23 clusters</w:t>
                        </w:r>
                        <w:r>
                          <w:rPr>
                            <w:i/>
                            <w:sz w:val="20"/>
                          </w:rPr>
                          <w:t xml:space="preserve"> </w:t>
                        </w:r>
                        <w:r>
                          <w:rPr>
                            <w:i/>
                            <w:sz w:val="20"/>
                          </w:rPr>
                          <w:fldChar w:fldCharType="begin"/>
                        </w:r>
                        <w:r>
                          <w:rPr>
                            <w:i/>
                            <w:sz w:val="20"/>
                          </w:rPr>
                          <w:instrText xml:space="preserve"> ADDIN EN.CITE &lt;EndNote&gt;&lt;Cite&gt;&lt;Author&gt;Yang Ruan&lt;/Author&gt;&lt;Year&gt;2012&lt;/Year&gt;&lt;RecNum&gt;4681&lt;/RecNum&gt;&lt;DisplayText&gt;[2]&lt;/DisplayText&gt;&lt;record&gt;&lt;rec-number&gt;4681&lt;/rec-number&gt;&lt;foreign-keys&gt;&lt;key app="EN" db-id="rfx20pr9t5zxtmee0xn5fwzbxvw0r9vz2tee"&gt;4681&lt;/key&gt;&lt;/foreign-keys&gt;&lt;ref-type name="Conference Paper"&gt;47&lt;/ref-type&gt;&lt;contributors&gt;&lt;authors&gt;&lt;author&gt;Yang Ruan,&lt;/author&gt;&lt;author&gt;Saliya Ekanayake,&lt;/author&gt;&lt;author&gt;Mina Rho,&lt;/author&gt;&lt;author&gt;Haixu Tang,&lt;/author&gt;&lt;author&gt;Seung-Hee Bae,&lt;/author&gt;&lt;author&gt;Judy Qiu,&lt;/author&gt;&lt;author&gt;Geoffrey Fox,&lt;/author&gt;&lt;/authors&gt;&lt;/contributors&gt;&lt;titles&gt;&lt;title&gt;DACIDR: Deterministic Annealed Clustering with Interpolative Dimension Reduction using Large Collection of 16S rRNA Sequences&lt;/title&gt;&lt;secondary-title&gt;ACM Conference on Bioinformatics, Computational Biology and Biomedicine (ACM BCB)&lt;/secondary-title&gt;&lt;/titles&gt;&lt;dates&gt;&lt;year&gt;2012&lt;/year&gt;&lt;pub-dates&gt;&lt;date&gt;October 7-10&lt;/date&gt;&lt;/pub-dates&gt;&lt;/dates&gt;&lt;pub-location&gt;Orlando, Florida&lt;/pub-location&gt;&lt;urls&gt;&lt;related-urls&gt;&lt;url&gt;http://grids.ucs.indiana.edu/ptliupages/publications/DACIDR_camera_ready_v0.3.pdf&lt;/url&gt;&lt;/related-urls&gt;&lt;/urls&gt;&lt;/record&gt;&lt;/Cite&gt;&lt;/EndNote&gt;</w:instrText>
                        </w:r>
                        <w:r>
                          <w:rPr>
                            <w:i/>
                            <w:sz w:val="20"/>
                          </w:rPr>
                          <w:fldChar w:fldCharType="separate"/>
                        </w:r>
                        <w:r>
                          <w:rPr>
                            <w:i/>
                            <w:noProof/>
                            <w:sz w:val="20"/>
                          </w:rPr>
                          <w:t>[</w:t>
                        </w:r>
                        <w:hyperlink w:anchor="_ENREF_2" w:tooltip="Yang Ruan, 2012 #4681" w:history="1">
                          <w:r w:rsidR="0054085B">
                            <w:rPr>
                              <w:i/>
                              <w:noProof/>
                              <w:sz w:val="20"/>
                            </w:rPr>
                            <w:t>2</w:t>
                          </w:r>
                        </w:hyperlink>
                        <w:r>
                          <w:rPr>
                            <w:i/>
                            <w:noProof/>
                            <w:sz w:val="20"/>
                          </w:rPr>
                          <w:t>]</w:t>
                        </w:r>
                        <w:r>
                          <w:rPr>
                            <w:i/>
                            <w:sz w:val="20"/>
                          </w:rPr>
                          <w:fldChar w:fldCharType="end"/>
                        </w:r>
                      </w:p>
                    </w:txbxContent>
                  </v:textbox>
                </v:shape>
                <w10:wrap type="tight" anchory="page"/>
              </v:group>
            </w:pict>
          </mc:Fallback>
        </mc:AlternateContent>
      </w:r>
      <w:r w:rsidR="00AA7FD8" w:rsidRPr="00AA7FD8">
        <w:rPr>
          <w:rStyle w:val="Heading1Char"/>
          <w:b/>
          <w:bCs/>
        </w:rPr>
        <w:t xml:space="preserve">Visualization and </w:t>
      </w:r>
      <w:r w:rsidR="0078486F" w:rsidRPr="00AA7FD8">
        <w:rPr>
          <w:rStyle w:val="Heading1Char"/>
          <w:b/>
          <w:bCs/>
        </w:rPr>
        <w:t>Dimension Reduction</w:t>
      </w:r>
    </w:p>
    <w:p w14:paraId="7C1E8FA6" w14:textId="4BBF12DA" w:rsidR="00455245" w:rsidRDefault="003E17DA" w:rsidP="006E4A37">
      <w:pPr>
        <w:pStyle w:val="NoSpacing"/>
      </w:pPr>
      <w:r>
        <w:t>Clearly clustering needs</w:t>
      </w:r>
      <w:r w:rsidR="00FE6745">
        <w:t xml:space="preserve"> both </w:t>
      </w:r>
      <w:r>
        <w:t>to be performed and a measure of quality and confidence developed. One can calculate cluster centers (even in non</w:t>
      </w:r>
      <w:r w:rsidR="00151EFA">
        <w:t xml:space="preserve"> vector</w:t>
      </w:r>
      <w:r>
        <w:t xml:space="preserve"> case), cluster sizes and inter-cluster distances</w:t>
      </w:r>
      <w:r w:rsidR="006E4A37">
        <w:t>. However visualizing the result is a powerful approach and this needs a special approach unless D=2 or 3 when direct display is possible. Otherwise one needs to map system into 3</w:t>
      </w:r>
      <w:r>
        <w:t xml:space="preserve"> </w:t>
      </w:r>
      <w:r w:rsidR="006E4A37">
        <w:t xml:space="preserve">dimensions for easy visualization. We have developed a suite of powerful parallel codes to perform this </w:t>
      </w:r>
      <w:r w:rsidR="006E4A37">
        <w:fldChar w:fldCharType="begin"/>
      </w:r>
      <w:r w:rsidR="00255A02">
        <w:instrText xml:space="preserve"> ADDIN EN.CITE &lt;EndNote&gt;&lt;Cite&gt;&lt;Author&gt;Geoffrey C. Fox&lt;/Author&gt;&lt;Year&gt;2011&lt;/Year&gt;&lt;RecNum&gt;4567&lt;/RecNum&gt;&lt;DisplayText&gt;[22]&lt;/DisplayText&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6E4A37">
        <w:fldChar w:fldCharType="separate"/>
      </w:r>
      <w:r w:rsidR="00255A02">
        <w:rPr>
          <w:noProof/>
        </w:rPr>
        <w:t>[</w:t>
      </w:r>
      <w:hyperlink w:anchor="_ENREF_22" w:tooltip="Geoffrey C. Fox, 2011 #4567" w:history="1">
        <w:r w:rsidR="0054085B">
          <w:rPr>
            <w:noProof/>
          </w:rPr>
          <w:t>22</w:t>
        </w:r>
      </w:hyperlink>
      <w:r w:rsidR="00255A02">
        <w:rPr>
          <w:noProof/>
        </w:rPr>
        <w:t>]</w:t>
      </w:r>
      <w:r w:rsidR="006E4A37">
        <w:fldChar w:fldCharType="end"/>
      </w:r>
      <w:r w:rsidR="006E4A37">
        <w:t xml:space="preserve"> where the well-known multidimensional scaling is very powerful</w:t>
      </w:r>
      <w:r w:rsidR="006E4A37">
        <w:br/>
      </w:r>
      <w:r w:rsidR="0078486F" w:rsidRPr="0078486F">
        <w:t>H</w:t>
      </w:r>
      <w:r w:rsidR="0078486F" w:rsidRPr="0078486F">
        <w:rPr>
          <w:vertAlign w:val="subscript"/>
        </w:rPr>
        <w:t>MDS</w:t>
      </w:r>
      <w:r w:rsidR="0078486F" w:rsidRPr="0078486F">
        <w:t xml:space="preserve"> = </w:t>
      </w:r>
      <w:r w:rsidR="0078486F" w:rsidRPr="0078486F">
        <w:sym w:font="Symbol" w:char="F053"/>
      </w:r>
      <w:r w:rsidR="006E4A37">
        <w:rPr>
          <w:i/>
          <w:iCs/>
          <w:vertAlign w:val="subscript"/>
        </w:rPr>
        <w:t>x&lt;y</w:t>
      </w:r>
      <w:r w:rsidR="0078486F" w:rsidRPr="0078486F">
        <w:rPr>
          <w:i/>
          <w:iCs/>
          <w:vertAlign w:val="subscript"/>
        </w:rPr>
        <w:t>=</w:t>
      </w:r>
      <w:r w:rsidR="0078486F" w:rsidRPr="0078486F">
        <w:rPr>
          <w:vertAlign w:val="subscript"/>
        </w:rPr>
        <w:t>1</w:t>
      </w:r>
      <w:r w:rsidR="0078486F" w:rsidRPr="0078486F">
        <w:rPr>
          <w:i/>
          <w:iCs/>
          <w:vertAlign w:val="superscript"/>
        </w:rPr>
        <w:t>N</w:t>
      </w:r>
      <w:r w:rsidR="0078486F" w:rsidRPr="0078486F">
        <w:rPr>
          <w:i/>
          <w:iCs/>
        </w:rPr>
        <w:t xml:space="preserve"> </w:t>
      </w:r>
      <w:r w:rsidR="0078486F" w:rsidRPr="0078486F">
        <w:t>weight(</w:t>
      </w:r>
      <w:r w:rsidR="006E4A37">
        <w:rPr>
          <w:i/>
          <w:iCs/>
        </w:rPr>
        <w:t>x</w:t>
      </w:r>
      <w:r w:rsidR="0078486F" w:rsidRPr="0078486F">
        <w:rPr>
          <w:i/>
          <w:iCs/>
        </w:rPr>
        <w:t>,</w:t>
      </w:r>
      <w:r w:rsidR="006E4A37">
        <w:rPr>
          <w:i/>
          <w:iCs/>
        </w:rPr>
        <w:t>y)</w:t>
      </w:r>
      <w:r w:rsidR="0078486F" w:rsidRPr="0078486F">
        <w:t xml:space="preserve"> (</w:t>
      </w:r>
      <w:r w:rsidR="0078486F" w:rsidRPr="0078486F">
        <w:sym w:font="Symbol" w:char="F064"/>
      </w:r>
      <w:r w:rsidR="0078486F" w:rsidRPr="0078486F">
        <w:t>(</w:t>
      </w:r>
      <w:r w:rsidR="006E4A37">
        <w:rPr>
          <w:i/>
          <w:iCs/>
        </w:rPr>
        <w:t>x</w:t>
      </w:r>
      <w:r w:rsidR="0078486F" w:rsidRPr="0078486F">
        <w:t xml:space="preserve">, </w:t>
      </w:r>
      <w:r w:rsidR="006E4A37">
        <w:rPr>
          <w:i/>
          <w:iCs/>
        </w:rPr>
        <w:t>y</w:t>
      </w:r>
      <w:r w:rsidR="0078486F" w:rsidRPr="0078486F">
        <w:t xml:space="preserve">) </w:t>
      </w:r>
      <w:r w:rsidR="006E4A37">
        <w:t>–</w:t>
      </w:r>
      <w:r w:rsidR="0078486F" w:rsidRPr="0078486F">
        <w:t xml:space="preserve"> d</w:t>
      </w:r>
      <w:r w:rsidR="006E4A37" w:rsidRPr="006E4A37">
        <w:rPr>
          <w:vertAlign w:val="subscript"/>
        </w:rPr>
        <w:t>3D</w:t>
      </w:r>
      <w:r w:rsidR="0078486F" w:rsidRPr="0078486F">
        <w:t>(</w:t>
      </w:r>
      <w:r w:rsidR="006E4A37">
        <w:rPr>
          <w:i/>
          <w:iCs/>
        </w:rPr>
        <w:t>x</w:t>
      </w:r>
      <w:r w:rsidR="006E4A37">
        <w:t xml:space="preserve">, </w:t>
      </w:r>
      <w:r w:rsidR="006E4A37">
        <w:rPr>
          <w:i/>
          <w:iCs/>
        </w:rPr>
        <w:t>y</w:t>
      </w:r>
      <w:r w:rsidR="0078486F" w:rsidRPr="0078486F">
        <w:t>))</w:t>
      </w:r>
      <w:r w:rsidR="0078486F" w:rsidRPr="0078486F">
        <w:rPr>
          <w:vertAlign w:val="superscript"/>
        </w:rPr>
        <w:t>2</w:t>
      </w:r>
      <w:r w:rsidR="006E4A37">
        <w:tab/>
      </w:r>
      <w:r w:rsidR="0078486F" w:rsidRPr="0078486F">
        <w:t>(</w:t>
      </w:r>
      <w:r w:rsidR="002B44DD">
        <w:t>2</w:t>
      </w:r>
      <w:r w:rsidR="00550068">
        <w:t>9</w:t>
      </w:r>
      <w:r w:rsidR="0078486F" w:rsidRPr="0078486F">
        <w:t>)</w:t>
      </w:r>
    </w:p>
    <w:p w14:paraId="24F86C99" w14:textId="77777777" w:rsidR="0071156B" w:rsidRDefault="0071156B" w:rsidP="006E4A37">
      <w:pPr>
        <w:pStyle w:val="NoSpacing"/>
      </w:pPr>
    </w:p>
    <w:p w14:paraId="63E0736A" w14:textId="7C431B2B" w:rsidR="00455245" w:rsidRPr="0078486F" w:rsidRDefault="006E4A37" w:rsidP="0071156B">
      <w:r>
        <w:t xml:space="preserve">Here </w:t>
      </w:r>
      <w:r w:rsidRPr="00FE6745">
        <w:rPr>
          <w:i/>
        </w:rPr>
        <w:t>x</w:t>
      </w:r>
      <w:r>
        <w:t xml:space="preserve"> and </w:t>
      </w:r>
      <w:r w:rsidRPr="00FE6745">
        <w:rPr>
          <w:i/>
        </w:rPr>
        <w:t>y</w:t>
      </w:r>
      <w:r>
        <w:t xml:space="preserve"> separately run over all points in the sys</w:t>
      </w:r>
      <w:r w:rsidR="0071156B">
        <w:t xml:space="preserve">tem, </w:t>
      </w:r>
      <w:r w:rsidR="0071156B" w:rsidRPr="0078486F">
        <w:sym w:font="Symbol" w:char="F064"/>
      </w:r>
      <w:r w:rsidR="0071156B" w:rsidRPr="0078486F">
        <w:t>(</w:t>
      </w:r>
      <w:r w:rsidR="0071156B">
        <w:rPr>
          <w:i/>
          <w:iCs/>
        </w:rPr>
        <w:t>x</w:t>
      </w:r>
      <w:r w:rsidR="0071156B" w:rsidRPr="0078486F">
        <w:t xml:space="preserve">, </w:t>
      </w:r>
      <w:r w:rsidR="0071156B">
        <w:rPr>
          <w:i/>
          <w:iCs/>
        </w:rPr>
        <w:t>y</w:t>
      </w:r>
      <w:r w:rsidR="0071156B" w:rsidRPr="0078486F">
        <w:t xml:space="preserve">) </w:t>
      </w:r>
      <w:r w:rsidR="00FE6745">
        <w:t>is distance between</w:t>
      </w:r>
      <w:r w:rsidR="0071156B">
        <w:t xml:space="preserve"> </w:t>
      </w:r>
      <w:r w:rsidR="0071156B" w:rsidRPr="0071156B">
        <w:rPr>
          <w:i/>
        </w:rPr>
        <w:t>x</w:t>
      </w:r>
      <w:r w:rsidR="0071156B">
        <w:t xml:space="preserve"> and </w:t>
      </w:r>
      <w:r w:rsidR="0071156B" w:rsidRPr="0071156B">
        <w:rPr>
          <w:i/>
        </w:rPr>
        <w:t>y</w:t>
      </w:r>
      <w:r w:rsidR="0071156B">
        <w:t xml:space="preserve"> in original space while </w:t>
      </w:r>
      <w:r w:rsidR="0071156B" w:rsidRPr="0078486F">
        <w:t>d</w:t>
      </w:r>
      <w:r w:rsidR="0071156B" w:rsidRPr="006E4A37">
        <w:rPr>
          <w:vertAlign w:val="subscript"/>
        </w:rPr>
        <w:t>3D</w:t>
      </w:r>
      <w:r w:rsidR="0071156B" w:rsidRPr="0078486F">
        <w:t>(</w:t>
      </w:r>
      <w:r w:rsidR="0071156B">
        <w:rPr>
          <w:i/>
          <w:iCs/>
        </w:rPr>
        <w:t>x</w:t>
      </w:r>
      <w:r w:rsidR="0071156B">
        <w:t xml:space="preserve">, </w:t>
      </w:r>
      <w:r w:rsidR="0071156B">
        <w:rPr>
          <w:i/>
          <w:iCs/>
        </w:rPr>
        <w:t>y</w:t>
      </w:r>
      <w:r w:rsidR="0071156B">
        <w:t xml:space="preserve">) is distance between them after mapping to 3 dimensions. One needs to minimize (29) for optimal choices of mapped positions </w:t>
      </w:r>
      <w:r w:rsidR="0071156B" w:rsidRPr="0071156B">
        <w:rPr>
          <w:u w:val="single"/>
        </w:rPr>
        <w:t>X</w:t>
      </w:r>
      <w:r w:rsidR="0071156B" w:rsidRPr="0071156B">
        <w:rPr>
          <w:vertAlign w:val="subscript"/>
        </w:rPr>
        <w:t>3D</w:t>
      </w:r>
      <w:r w:rsidR="0071156B">
        <w:t>(</w:t>
      </w:r>
      <w:r w:rsidR="0071156B" w:rsidRPr="0071156B">
        <w:rPr>
          <w:i/>
        </w:rPr>
        <w:t>x</w:t>
      </w:r>
      <w:r w:rsidR="0071156B">
        <w:t xml:space="preserve">). </w:t>
      </w:r>
      <w:r w:rsidR="0071156B">
        <w:lastRenderedPageBreak/>
        <w:t>Sample results are shown in figures 5 and 6. Note non</w:t>
      </w:r>
      <w:r w:rsidR="00151EFA">
        <w:t xml:space="preserve"> vector</w:t>
      </w:r>
      <w:r w:rsidR="0071156B">
        <w:t xml:space="preserve"> examples can preserve their structure well after mapping (figure 6) while figure 5(right) shows that when there is no dramatic </w:t>
      </w:r>
      <w:r w:rsidR="00FE6745">
        <w:t xml:space="preserve">intrinsic </w:t>
      </w:r>
      <w:r w:rsidR="0071156B">
        <w:t xml:space="preserve">structure, clustering ends up similar </w:t>
      </w:r>
      <w:r w:rsidR="002E267C">
        <w:t>to</w:t>
      </w:r>
      <w:r w:rsidR="0071156B">
        <w:t xml:space="preserve"> break up of region into geometrically compact sub regions.</w:t>
      </w:r>
      <w:r w:rsidR="00A17DF9">
        <w:t xml:space="preserve"> </w:t>
      </w:r>
      <w:r w:rsidR="000B548B">
        <w:t xml:space="preserve">This is a powerful concept as shown for example in </w:t>
      </w:r>
      <w:r w:rsidR="0054085B">
        <w:t xml:space="preserve">recent use of </w:t>
      </w:r>
      <w:r w:rsidR="00FA1EAC">
        <w:t>Kmeans</w:t>
      </w:r>
      <w:r w:rsidR="0054085B">
        <w:t xml:space="preserve"> in </w:t>
      </w:r>
      <w:r w:rsidR="000B548B">
        <w:t>“deep learning”</w:t>
      </w:r>
      <w:r w:rsidR="0054085B">
        <w:t xml:space="preserve"> </w:t>
      </w:r>
      <w:r w:rsidR="0054085B">
        <w:fldChar w:fldCharType="begin"/>
      </w:r>
      <w:r w:rsidR="0054085B">
        <w:instrText xml:space="preserve"> ADDIN EN.CITE &lt;EndNote&gt;&lt;Cite&gt;&lt;Author&gt;Adam Coates&lt;/Author&gt;&lt;Year&gt;2012&lt;/Year&gt;&lt;RecNum&gt;5010&lt;/RecNum&gt;&lt;DisplayText&gt;[23]&lt;/DisplayText&gt;&lt;record&gt;&lt;rec-number&gt;5010&lt;/rec-number&gt;&lt;foreign-keys&gt;&lt;key app="EN" db-id="rfx20pr9t5zxtmee0xn5fwzbxvw0r9vz2tee"&gt;5010&lt;/key&gt;&lt;/foreign-keys&gt;&lt;ref-type name="Book Section"&gt;5&lt;/ref-type&gt;&lt;contributors&gt;&lt;authors&gt;&lt;author&gt;Adam Coates,&lt;/author&gt;&lt;author&gt;Andrew Y. Ng,&lt;/author&gt;&lt;/authors&gt;&lt;secondary-authors&gt;&lt;author&gt; G. Montavon,&lt;/author&gt;&lt;author&gt;G. B. Orr,&lt;/author&gt;&lt;author&gt;K.-R. Muller,&lt;/author&gt;&lt;/secondary-authors&gt;&lt;/contributors&gt;&lt;titles&gt;&lt;title&gt;Learning Feature Representations with K-means&lt;/title&gt;&lt;secondary-title&gt;Neural Networks: Tricks of the Trade, 2nd edn&lt;/secondary-title&gt;&lt;/titles&gt;&lt;volume&gt;7700&lt;/volume&gt;&lt;dates&gt;&lt;year&gt;2012&lt;/year&gt;&lt;/dates&gt;&lt;publisher&gt;Springer Lecture Notes in Computer Science&lt;/publisher&gt;&lt;urls&gt;&lt;related-urls&gt;&lt;url&gt;http://www.stanford.edu/~acoates//papers/coatesng_nntot2012.pdf&lt;/url&gt;&lt;/related-urls&gt;&lt;/urls&gt;&lt;/record&gt;&lt;/Cite&gt;&lt;/EndNote&gt;</w:instrText>
      </w:r>
      <w:r w:rsidR="0054085B">
        <w:fldChar w:fldCharType="separate"/>
      </w:r>
      <w:r w:rsidR="0054085B">
        <w:rPr>
          <w:noProof/>
        </w:rPr>
        <w:t>[</w:t>
      </w:r>
      <w:hyperlink w:anchor="_ENREF_23" w:tooltip="Adam Coates, 2012 #5010" w:history="1">
        <w:r w:rsidR="0054085B">
          <w:rPr>
            <w:noProof/>
          </w:rPr>
          <w:t>23</w:t>
        </w:r>
      </w:hyperlink>
      <w:r w:rsidR="0054085B">
        <w:rPr>
          <w:noProof/>
        </w:rPr>
        <w:t>]</w:t>
      </w:r>
      <w:r w:rsidR="0054085B">
        <w:fldChar w:fldCharType="end"/>
      </w:r>
      <w:r w:rsidR="0054085B">
        <w:t>.</w:t>
      </w:r>
    </w:p>
    <w:p w14:paraId="18ADD297" w14:textId="77777777" w:rsidR="00760B58" w:rsidRDefault="00760B58" w:rsidP="002B44DD">
      <w:pPr>
        <w:pStyle w:val="Heading1"/>
      </w:pPr>
      <w:r>
        <w:t>Remarks</w:t>
      </w:r>
    </w:p>
    <w:p w14:paraId="1A749753" w14:textId="0DF14FA1" w:rsidR="00760B58" w:rsidRPr="00760B58" w:rsidRDefault="00760B58" w:rsidP="007303C4">
      <w:r>
        <w:t xml:space="preserve">Although I have described the </w:t>
      </w:r>
      <w:r w:rsidR="00151EFA">
        <w:t xml:space="preserve">vector </w:t>
      </w:r>
      <w:r>
        <w:t>space case, exactly the same issues are present in non</w:t>
      </w:r>
      <w:r w:rsidR="00151EFA">
        <w:t xml:space="preserve"> vector</w:t>
      </w:r>
      <w:r>
        <w:t xml:space="preserve"> case </w:t>
      </w:r>
      <w:r>
        <w:fldChar w:fldCharType="begin"/>
      </w:r>
      <w:r w:rsidR="00255A02">
        <w:instrText xml:space="preserve"> ADDIN EN.CITE &lt;EndNote&gt;&lt;Cite&gt;&lt;Author&gt;Geoffrey Fox&lt;/Author&gt;&lt;Year&gt;2009&lt;/Year&gt;&lt;RecNum&gt;2526&lt;/RecNum&gt;&lt;DisplayText&gt;[8, 22]&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fldChar w:fldCharType="separate"/>
      </w:r>
      <w:r w:rsidR="00255A02">
        <w:rPr>
          <w:noProof/>
        </w:rPr>
        <w:t>[</w:t>
      </w:r>
      <w:hyperlink w:anchor="_ENREF_8" w:tooltip="Geoffrey Fox, 2009 #2526" w:history="1">
        <w:r w:rsidR="0054085B">
          <w:rPr>
            <w:noProof/>
          </w:rPr>
          <w:t>8</w:t>
        </w:r>
      </w:hyperlink>
      <w:r w:rsidR="00255A02">
        <w:rPr>
          <w:noProof/>
        </w:rPr>
        <w:t xml:space="preserve">, </w:t>
      </w:r>
      <w:hyperlink w:anchor="_ENREF_22" w:tooltip="Geoffrey C. Fox, 2011 #4567" w:history="1">
        <w:r w:rsidR="0054085B">
          <w:rPr>
            <w:noProof/>
          </w:rPr>
          <w:t>22</w:t>
        </w:r>
      </w:hyperlink>
      <w:r w:rsidR="00255A02">
        <w:rPr>
          <w:noProof/>
        </w:rPr>
        <w:t>]</w:t>
      </w:r>
      <w:r>
        <w:fldChar w:fldCharType="end"/>
      </w:r>
      <w:r>
        <w:t xml:space="preserve"> with significantly more complex algebra for formulae like equation (18). There are still many important issues to be explored especially following up discussion in sections 4.2 and 4.3.</w:t>
      </w:r>
      <w:r w:rsidR="007303C4">
        <w:t xml:space="preserve"> For the O(N</w:t>
      </w:r>
      <w:r w:rsidR="007303C4" w:rsidRPr="007303C4">
        <w:rPr>
          <w:vertAlign w:val="superscript"/>
        </w:rPr>
        <w:t>2</w:t>
      </w:r>
      <w:r w:rsidR="007303C4">
        <w:t>) non</w:t>
      </w:r>
      <w:r w:rsidR="00151EFA">
        <w:t xml:space="preserve"> vector</w:t>
      </w:r>
      <w:r w:rsidR="007303C4">
        <w:t xml:space="preserve"> methods, we are pursuing much faster hierarchical approaches </w:t>
      </w:r>
      <w:r w:rsidR="007303C4">
        <w:fldChar w:fldCharType="begin">
          <w:fldData xml:space="preserve">PEVuZE5vdGU+PENpdGU+PEF1dGhvcj5ZYW5nIFJ1YW48L0F1dGhvcj48WWVhcj4yMDEyPC9ZZWFy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</w:fldData>
        </w:fldChar>
      </w:r>
      <w:r w:rsidR="0054085B">
        <w:instrText xml:space="preserve"> ADDIN EN.CITE </w:instrText>
      </w:r>
      <w:r w:rsidR="0054085B">
        <w:fldChar w:fldCharType="begin">
          <w:fldData xml:space="preserve">PEVuZE5vdGU+PENpdGU+PEF1dGhvcj5ZYW5nIFJ1YW48L0F1dGhvcj48WWVhcj4yMDEyPC9ZZWFy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</w:fldData>
        </w:fldChar>
      </w:r>
      <w:r w:rsidR="0054085B">
        <w:instrText xml:space="preserve"> ADDIN EN.CITE.DATA </w:instrText>
      </w:r>
      <w:r w:rsidR="0054085B">
        <w:fldChar w:fldCharType="end"/>
      </w:r>
      <w:r w:rsidR="007303C4">
        <w:fldChar w:fldCharType="separate"/>
      </w:r>
      <w:r w:rsidR="0054085B">
        <w:rPr>
          <w:noProof/>
        </w:rPr>
        <w:t>[</w:t>
      </w:r>
      <w:hyperlink w:anchor="_ENREF_2" w:tooltip="Yang Ruan, 2012 #4681" w:history="1">
        <w:r w:rsidR="0054085B">
          <w:rPr>
            <w:noProof/>
          </w:rPr>
          <w:t>2</w:t>
        </w:r>
      </w:hyperlink>
      <w:r w:rsidR="0054085B">
        <w:rPr>
          <w:noProof/>
        </w:rPr>
        <w:t xml:space="preserve">, </w:t>
      </w:r>
      <w:hyperlink w:anchor="_ENREF_24" w:tooltip="Judy Qiu, 2011 #2682" w:history="1">
        <w:r w:rsidR="0054085B">
          <w:rPr>
            <w:noProof/>
          </w:rPr>
          <w:t>24</w:t>
        </w:r>
      </w:hyperlink>
      <w:r w:rsidR="0054085B">
        <w:rPr>
          <w:noProof/>
        </w:rPr>
        <w:t>]</w:t>
      </w:r>
      <w:r w:rsidR="007303C4">
        <w:fldChar w:fldCharType="end"/>
      </w:r>
      <w:r w:rsidR="007303C4">
        <w:t>.</w:t>
      </w:r>
    </w:p>
    <w:p w14:paraId="4A54EC96" w14:textId="5F74AF43" w:rsidR="0078486F" w:rsidRPr="0078486F" w:rsidRDefault="0078486F" w:rsidP="002B44DD">
      <w:pPr>
        <w:pStyle w:val="Heading1"/>
      </w:pPr>
      <w:r w:rsidRPr="0078486F">
        <w:t>A</w:t>
      </w:r>
      <w:r>
        <w:t>cknowledgements</w:t>
      </w:r>
    </w:p>
    <w:p w14:paraId="3705053E" w14:textId="1BA52525" w:rsidR="0078486F" w:rsidRPr="0078486F" w:rsidRDefault="0078486F" w:rsidP="0078486F">
      <w:pPr>
        <w:pStyle w:val="CM22"/>
        <w:spacing w:after="215" w:line="211" w:lineRule="atLeast"/>
        <w:ind w:right="422"/>
        <w:jc w:val="both"/>
        <w:rPr>
          <w:rFonts w:ascii="Times New Roman" w:hAnsi="Times New Roman" w:cs="Times New Roman"/>
          <w:sz w:val="22"/>
          <w:szCs w:val="22"/>
        </w:rPr>
      </w:pPr>
      <w:r w:rsidRPr="0078486F">
        <w:rPr>
          <w:rFonts w:ascii="Times New Roman" w:hAnsi="Times New Roman" w:cs="Times New Roman"/>
          <w:sz w:val="22"/>
          <w:szCs w:val="22"/>
        </w:rPr>
        <w:t>Our work is partially supported by Microsoft and by the NSF under the FutureGrid Grant No. 0910812.</w:t>
      </w:r>
      <w:r w:rsidR="00760B58">
        <w:rPr>
          <w:rFonts w:ascii="Times New Roman" w:hAnsi="Times New Roman" w:cs="Times New Roman"/>
          <w:sz w:val="22"/>
          <w:szCs w:val="22"/>
        </w:rPr>
        <w:t xml:space="preserve"> I would like to thank Judy Qiu for discussions on material in section 4.2 and </w:t>
      </w:r>
      <w:r w:rsidR="00923D00" w:rsidRPr="00923D00">
        <w:rPr>
          <w:rFonts w:ascii="Times New Roman" w:hAnsi="Times New Roman" w:cs="Times New Roman"/>
          <w:sz w:val="22"/>
          <w:szCs w:val="22"/>
        </w:rPr>
        <w:t>D. Mani, and Saumyadipta Pyne</w:t>
      </w:r>
      <w:r w:rsidR="00923D00">
        <w:rPr>
          <w:rFonts w:ascii="Times New Roman" w:hAnsi="Times New Roman" w:cs="Times New Roman"/>
          <w:sz w:val="22"/>
          <w:szCs w:val="22"/>
        </w:rPr>
        <w:t xml:space="preserve"> for access to data in </w:t>
      </w:r>
      <w:r w:rsidR="00923D00">
        <w:rPr>
          <w:rFonts w:ascii="Times New Roman" w:hAnsi="Times New Roman" w:cs="Times New Roman"/>
          <w:sz w:val="22"/>
          <w:szCs w:val="22"/>
        </w:rPr>
        <w:fldChar w:fldCharType="begin"/>
      </w:r>
      <w:r w:rsidR="00255A02">
        <w:rPr>
          <w:rFonts w:ascii="Times New Roman" w:hAnsi="Times New Roman" w:cs="Times New Roman"/>
          <w:sz w:val="22"/>
          <w:szCs w:val="22"/>
        </w:rPr>
        <w:instrText xml:space="preserve"> ADDIN EN.CITE &lt;EndNote&gt;&lt;Cite&gt;&lt;Author&gt;Makoto Yasuda&lt;/Author&gt;&lt;Year&gt;2011&lt;/Year&gt;&lt;RecNum&gt;4939&lt;/RecNum&gt;&lt;DisplayText&gt;[10]&lt;/DisplayText&gt;&lt;record&gt;&lt;rec-number&gt;4939&lt;/rec-number&gt;&lt;foreign-keys&gt;&lt;key app="EN" db-id="rfx20pr9t5zxtmee0xn5fwzbxvw0r9vz2tee"&gt;4939&lt;/key&gt;&lt;/foreign-keys&gt;&lt;ref-type name="Journal Article"&gt;17&lt;/ref-type&gt;&lt;contributors&gt;&lt;authors&gt;&lt;author&gt;Makoto Yasuda,&lt;/author&gt;&lt;/authors&gt;&lt;/contributors&gt;&lt;titles&gt;&lt;title&gt;Deterministic Annealing Approach to Fuzzy C-Means Clustering Based on Entropy Maximization&lt;/title&gt;&lt;secondary-title&gt;Advances in Fuzzy Systems&lt;/secondary-title&gt;&lt;/titles&gt;&lt;periodical&gt;&lt;full-title&gt;Advances in Fuzzy Systems&lt;/full-title&gt;&lt;/periodical&gt;&lt;pages&gt;9&lt;/pages&gt;&lt;volume&gt;2011&lt;/volume&gt;&lt;dates&gt;&lt;year&gt;2011&lt;/year&gt;&lt;/dates&gt;&lt;urls&gt;&lt;related-urls&gt;&lt;url&gt;http://dx.doi.org/10.1155/2011/960635&lt;/url&gt;&lt;/related-urls&gt;&lt;/urls&gt;&lt;electronic-resource-num&gt;10.1155/2011/960635&lt;/electronic-resource-num&gt;&lt;/record&gt;&lt;/Cite&gt;&lt;/EndNote&gt;</w:instrText>
      </w:r>
      <w:r w:rsidR="00923D00">
        <w:rPr>
          <w:rFonts w:ascii="Times New Roman" w:hAnsi="Times New Roman" w:cs="Times New Roman"/>
          <w:sz w:val="22"/>
          <w:szCs w:val="22"/>
        </w:rPr>
        <w:fldChar w:fldCharType="separate"/>
      </w:r>
      <w:r w:rsidR="00255A02">
        <w:rPr>
          <w:rFonts w:ascii="Times New Roman" w:hAnsi="Times New Roman" w:cs="Times New Roman"/>
          <w:noProof/>
          <w:sz w:val="22"/>
          <w:szCs w:val="22"/>
        </w:rPr>
        <w:t>[</w:t>
      </w:r>
      <w:hyperlink w:anchor="_ENREF_10" w:tooltip="Makoto Yasuda, 2011 #4939" w:history="1">
        <w:r w:rsidR="0054085B">
          <w:rPr>
            <w:rFonts w:ascii="Times New Roman" w:hAnsi="Times New Roman" w:cs="Times New Roman"/>
            <w:noProof/>
            <w:sz w:val="22"/>
            <w:szCs w:val="22"/>
          </w:rPr>
          <w:t>10</w:t>
        </w:r>
      </w:hyperlink>
      <w:r w:rsidR="00255A02">
        <w:rPr>
          <w:rFonts w:ascii="Times New Roman" w:hAnsi="Times New Roman" w:cs="Times New Roman"/>
          <w:noProof/>
          <w:sz w:val="22"/>
          <w:szCs w:val="22"/>
        </w:rPr>
        <w:t>]</w:t>
      </w:r>
      <w:r w:rsidR="00923D00">
        <w:rPr>
          <w:rFonts w:ascii="Times New Roman" w:hAnsi="Times New Roman" w:cs="Times New Roman"/>
          <w:sz w:val="22"/>
          <w:szCs w:val="22"/>
        </w:rPr>
        <w:fldChar w:fldCharType="end"/>
      </w:r>
      <w:r w:rsidR="00923D00">
        <w:rPr>
          <w:rFonts w:ascii="Times New Roman" w:hAnsi="Times New Roman" w:cs="Times New Roman"/>
          <w:sz w:val="22"/>
          <w:szCs w:val="22"/>
        </w:rPr>
        <w:t xml:space="preserve"> and to </w:t>
      </w:r>
      <w:r w:rsidR="007303C4">
        <w:rPr>
          <w:rFonts w:ascii="Times New Roman" w:hAnsi="Times New Roman" w:cs="Times New Roman"/>
          <w:sz w:val="22"/>
          <w:szCs w:val="22"/>
        </w:rPr>
        <w:t>Joel Saltz and Tahsin Kurc for test 74 dimension pathology data.</w:t>
      </w:r>
    </w:p>
    <w:p w14:paraId="124EA08F" w14:textId="78B82AC9" w:rsidR="000468DB" w:rsidRDefault="0078486F" w:rsidP="00455245">
      <w:pPr>
        <w:pStyle w:val="Heading1"/>
      </w:pPr>
      <w:r>
        <w:t>Refere</w:t>
      </w:r>
      <w:r w:rsidR="003361E4">
        <w:t>nces</w:t>
      </w:r>
    </w:p>
    <w:p w14:paraId="18580891" w14:textId="6A4A7462" w:rsidR="0054085B" w:rsidRPr="0054085B" w:rsidRDefault="000468DB" w:rsidP="0054085B">
      <w:pPr>
        <w:ind w:left="720" w:hanging="720"/>
        <w:rPr>
          <w:noProof/>
          <w:szCs w:val="18"/>
        </w:rPr>
      </w:pPr>
      <w:r w:rsidRPr="0071156B">
        <w:rPr>
          <w:sz w:val="18"/>
          <w:szCs w:val="18"/>
        </w:rPr>
        <w:fldChar w:fldCharType="begin"/>
      </w:r>
      <w:r w:rsidRPr="0071156B">
        <w:rPr>
          <w:sz w:val="18"/>
          <w:szCs w:val="18"/>
        </w:rPr>
        <w:instrText xml:space="preserve"> ADDIN EN.REFLIST </w:instrText>
      </w:r>
      <w:r w:rsidRPr="0071156B">
        <w:rPr>
          <w:sz w:val="18"/>
          <w:szCs w:val="18"/>
        </w:rPr>
        <w:fldChar w:fldCharType="separate"/>
      </w:r>
      <w:bookmarkStart w:id="1" w:name="_ENREF_1"/>
      <w:r w:rsidR="0054085B" w:rsidRPr="0054085B">
        <w:rPr>
          <w:noProof/>
          <w:szCs w:val="18"/>
        </w:rPr>
        <w:t>1.</w:t>
      </w:r>
      <w:r w:rsidR="0054085B" w:rsidRPr="0054085B">
        <w:rPr>
          <w:noProof/>
          <w:szCs w:val="18"/>
        </w:rPr>
        <w:tab/>
        <w:t xml:space="preserve">Rudolf Fruhwirth, D. Mani, and Saumyadipta Pyne, </w:t>
      </w:r>
      <w:r w:rsidR="0054085B" w:rsidRPr="0054085B">
        <w:rPr>
          <w:i/>
          <w:noProof/>
          <w:szCs w:val="18"/>
        </w:rPr>
        <w:t>Clustering with position-specific constraints on variance: Applying redescending M-estimators to label-free LC-MS data analysis.</w:t>
      </w:r>
      <w:r w:rsidR="0054085B" w:rsidRPr="0054085B">
        <w:rPr>
          <w:noProof/>
          <w:szCs w:val="18"/>
        </w:rPr>
        <w:t xml:space="preserve"> BMC Bioinformatics, 2011. 12(1): p. 358. </w:t>
      </w:r>
      <w:hyperlink r:id="rId21" w:history="1">
        <w:r w:rsidR="0054085B" w:rsidRPr="0054085B">
          <w:rPr>
            <w:rStyle w:val="Hyperlink"/>
            <w:noProof/>
            <w:szCs w:val="18"/>
          </w:rPr>
          <w:t>http://www.biomedcentral.com/1471-2105/12/358</w:t>
        </w:r>
        <w:bookmarkEnd w:id="1"/>
      </w:hyperlink>
    </w:p>
    <w:p w14:paraId="41B39D16" w14:textId="1320FAA5" w:rsidR="0054085B" w:rsidRPr="0054085B" w:rsidRDefault="0054085B" w:rsidP="0054085B">
      <w:pPr>
        <w:ind w:left="720" w:hanging="720"/>
        <w:rPr>
          <w:noProof/>
          <w:szCs w:val="18"/>
        </w:rPr>
      </w:pPr>
      <w:bookmarkStart w:id="2" w:name="_ENREF_2"/>
      <w:r w:rsidRPr="0054085B">
        <w:rPr>
          <w:noProof/>
          <w:szCs w:val="18"/>
        </w:rPr>
        <w:t>2.</w:t>
      </w:r>
      <w:r w:rsidRPr="0054085B">
        <w:rPr>
          <w:noProof/>
          <w:szCs w:val="18"/>
        </w:rPr>
        <w:tab/>
        <w:t xml:space="preserve">Yang Ruan, Saliya Ekanayake, Mina Rho, Haixu Tang, Seung-Hee Bae, Judy Qiu, and Geoffrey Fox, </w:t>
      </w:r>
      <w:r w:rsidRPr="0054085B">
        <w:rPr>
          <w:i/>
          <w:noProof/>
          <w:szCs w:val="18"/>
        </w:rPr>
        <w:t>DACIDR: Deterministic Annealed Clustering with Interpolative Dimension Reduction using Large Collection of 16S rRNA Sequences</w:t>
      </w:r>
      <w:r w:rsidRPr="0054085B">
        <w:rPr>
          <w:noProof/>
          <w:szCs w:val="18"/>
        </w:rPr>
        <w:t xml:space="preserve">, in </w:t>
      </w:r>
      <w:r w:rsidRPr="0054085B">
        <w:rPr>
          <w:i/>
          <w:noProof/>
          <w:szCs w:val="18"/>
        </w:rPr>
        <w:t>ACM Conference on Bioinformatics, Computational Biology and Biomedicine (ACM BCB)</w:t>
      </w:r>
      <w:r w:rsidRPr="0054085B">
        <w:rPr>
          <w:noProof/>
          <w:szCs w:val="18"/>
        </w:rPr>
        <w:t xml:space="preserve">. October 7-10, 2012. Orlando, Florida. </w:t>
      </w:r>
      <w:hyperlink r:id="rId22" w:history="1">
        <w:r w:rsidRPr="0054085B">
          <w:rPr>
            <w:rStyle w:val="Hyperlink"/>
            <w:noProof/>
            <w:szCs w:val="18"/>
          </w:rPr>
          <w:t>http://grids.ucs.indiana.edu/ptliupages/publications/DACIDR_camera_ready_v0.3.pdf</w:t>
        </w:r>
      </w:hyperlink>
      <w:r w:rsidRPr="0054085B">
        <w:rPr>
          <w:noProof/>
          <w:szCs w:val="18"/>
        </w:rPr>
        <w:t xml:space="preserve">. </w:t>
      </w:r>
      <w:bookmarkEnd w:id="2"/>
    </w:p>
    <w:p w14:paraId="38F4610A" w14:textId="109EE116" w:rsidR="0054085B" w:rsidRPr="0054085B" w:rsidRDefault="0054085B" w:rsidP="0054085B">
      <w:pPr>
        <w:ind w:left="720" w:hanging="720"/>
        <w:rPr>
          <w:noProof/>
          <w:szCs w:val="18"/>
        </w:rPr>
      </w:pPr>
      <w:bookmarkStart w:id="3" w:name="_ENREF_3"/>
      <w:r w:rsidRPr="0054085B">
        <w:rPr>
          <w:noProof/>
          <w:szCs w:val="18"/>
        </w:rPr>
        <w:t>3.</w:t>
      </w:r>
      <w:r w:rsidRPr="0054085B">
        <w:rPr>
          <w:noProof/>
          <w:szCs w:val="18"/>
        </w:rPr>
        <w:tab/>
      </w:r>
      <w:r w:rsidRPr="0054085B">
        <w:rPr>
          <w:i/>
          <w:noProof/>
          <w:szCs w:val="18"/>
        </w:rPr>
        <w:t>R open source statistical library</w:t>
      </w:r>
      <w:r w:rsidRPr="0054085B">
        <w:rPr>
          <w:noProof/>
          <w:szCs w:val="18"/>
        </w:rPr>
        <w:t xml:space="preserve">.   [accessed 2012 December 8]; Available from: </w:t>
      </w:r>
      <w:hyperlink r:id="rId23" w:history="1">
        <w:r w:rsidRPr="0054085B">
          <w:rPr>
            <w:rStyle w:val="Hyperlink"/>
            <w:noProof/>
            <w:szCs w:val="18"/>
          </w:rPr>
          <w:t>http://www.r-project.org/</w:t>
        </w:r>
      </w:hyperlink>
      <w:r w:rsidRPr="0054085B">
        <w:rPr>
          <w:noProof/>
          <w:szCs w:val="18"/>
        </w:rPr>
        <w:t>.</w:t>
      </w:r>
      <w:bookmarkEnd w:id="3"/>
    </w:p>
    <w:p w14:paraId="13CBE8D6" w14:textId="77777777" w:rsidR="0054085B" w:rsidRPr="0054085B" w:rsidRDefault="0054085B" w:rsidP="0054085B">
      <w:pPr>
        <w:ind w:left="720" w:hanging="720"/>
        <w:rPr>
          <w:noProof/>
          <w:szCs w:val="18"/>
        </w:rPr>
      </w:pPr>
      <w:bookmarkStart w:id="4" w:name="_ENREF_4"/>
      <w:r w:rsidRPr="0054085B">
        <w:rPr>
          <w:noProof/>
          <w:szCs w:val="18"/>
        </w:rPr>
        <w:t>4.</w:t>
      </w:r>
      <w:r w:rsidRPr="0054085B">
        <w:rPr>
          <w:noProof/>
          <w:szCs w:val="18"/>
        </w:rPr>
        <w:tab/>
        <w:t xml:space="preserve">Ken Rose, </w:t>
      </w:r>
      <w:r w:rsidRPr="0054085B">
        <w:rPr>
          <w:i/>
          <w:noProof/>
          <w:szCs w:val="18"/>
        </w:rPr>
        <w:t>Deterministic Annealing for Clustering, Compression, Classification, Regression, and Related Optimization Problems.</w:t>
      </w:r>
      <w:r w:rsidRPr="0054085B">
        <w:rPr>
          <w:noProof/>
          <w:szCs w:val="18"/>
        </w:rPr>
        <w:t xml:space="preserve"> Proceedings of the IEEE, 1998. </w:t>
      </w:r>
      <w:r w:rsidRPr="0054085B">
        <w:rPr>
          <w:i/>
          <w:noProof/>
          <w:szCs w:val="18"/>
        </w:rPr>
        <w:t>86</w:t>
      </w:r>
      <w:r w:rsidRPr="0054085B">
        <w:rPr>
          <w:noProof/>
          <w:szCs w:val="18"/>
        </w:rPr>
        <w:t xml:space="preserve">: p. 2210--2239. </w:t>
      </w:r>
      <w:bookmarkEnd w:id="4"/>
    </w:p>
    <w:p w14:paraId="22DE0B94" w14:textId="77777777" w:rsidR="0054085B" w:rsidRPr="0054085B" w:rsidRDefault="0054085B" w:rsidP="0054085B">
      <w:pPr>
        <w:ind w:left="720" w:hanging="720"/>
        <w:rPr>
          <w:noProof/>
          <w:szCs w:val="18"/>
        </w:rPr>
      </w:pPr>
      <w:bookmarkStart w:id="5" w:name="_ENREF_5"/>
      <w:r w:rsidRPr="0054085B">
        <w:rPr>
          <w:noProof/>
          <w:szCs w:val="18"/>
        </w:rPr>
        <w:t>5.</w:t>
      </w:r>
      <w:r w:rsidRPr="0054085B">
        <w:rPr>
          <w:noProof/>
          <w:szCs w:val="18"/>
        </w:rPr>
        <w:tab/>
        <w:t xml:space="preserve">Hofmann, T. and J.M. Buhmann, </w:t>
      </w:r>
      <w:r w:rsidRPr="0054085B">
        <w:rPr>
          <w:i/>
          <w:noProof/>
          <w:szCs w:val="18"/>
        </w:rPr>
        <w:t>Pairwise Data Clustering by Deterministic Annealing.</w:t>
      </w:r>
      <w:r w:rsidRPr="0054085B">
        <w:rPr>
          <w:noProof/>
          <w:szCs w:val="18"/>
        </w:rPr>
        <w:t xml:space="preserve"> IEEE Transactions on Pattern Analysis and Machine Intelligence, 1997. 19(1): p. 1-14. </w:t>
      </w:r>
      <w:bookmarkEnd w:id="5"/>
    </w:p>
    <w:p w14:paraId="49ECCB1A" w14:textId="77777777" w:rsidR="0054085B" w:rsidRPr="0054085B" w:rsidRDefault="0054085B" w:rsidP="0054085B">
      <w:pPr>
        <w:ind w:left="720" w:hanging="720"/>
        <w:rPr>
          <w:noProof/>
          <w:szCs w:val="18"/>
        </w:rPr>
      </w:pPr>
      <w:bookmarkStart w:id="6" w:name="_ENREF_6"/>
      <w:r w:rsidRPr="0054085B">
        <w:rPr>
          <w:noProof/>
          <w:szCs w:val="18"/>
        </w:rPr>
        <w:t>6.</w:t>
      </w:r>
      <w:r w:rsidRPr="0054085B">
        <w:rPr>
          <w:noProof/>
          <w:szCs w:val="18"/>
        </w:rPr>
        <w:tab/>
        <w:t xml:space="preserve">Ken Rose, Eitan Gurewitz, and Geoffrey Fox, </w:t>
      </w:r>
      <w:r w:rsidRPr="0054085B">
        <w:rPr>
          <w:i/>
          <w:noProof/>
          <w:szCs w:val="18"/>
        </w:rPr>
        <w:t>A deterministic annealing approach to clustering.</w:t>
      </w:r>
      <w:r w:rsidRPr="0054085B">
        <w:rPr>
          <w:noProof/>
          <w:szCs w:val="18"/>
        </w:rPr>
        <w:t xml:space="preserve"> Pattern Recogn. Lett., 1990. 11: p. 589--594. </w:t>
      </w:r>
      <w:bookmarkEnd w:id="6"/>
    </w:p>
    <w:p w14:paraId="3FE3F616" w14:textId="77777777" w:rsidR="0054085B" w:rsidRPr="0054085B" w:rsidRDefault="0054085B" w:rsidP="0054085B">
      <w:pPr>
        <w:ind w:left="720" w:hanging="720"/>
        <w:rPr>
          <w:noProof/>
          <w:szCs w:val="18"/>
        </w:rPr>
      </w:pPr>
      <w:bookmarkStart w:id="7" w:name="_ENREF_7"/>
      <w:r w:rsidRPr="0054085B">
        <w:rPr>
          <w:noProof/>
          <w:szCs w:val="18"/>
        </w:rPr>
        <w:t>7.</w:t>
      </w:r>
      <w:r w:rsidRPr="0054085B">
        <w:rPr>
          <w:noProof/>
          <w:szCs w:val="18"/>
        </w:rPr>
        <w:tab/>
        <w:t xml:space="preserve">Kenneth Rose, Eitan Gurewitz, and Geoffrey C Fox, </w:t>
      </w:r>
      <w:r w:rsidRPr="0054085B">
        <w:rPr>
          <w:i/>
          <w:noProof/>
          <w:szCs w:val="18"/>
        </w:rPr>
        <w:t>Statistical mechanics and phase transitions in clustering.</w:t>
      </w:r>
      <w:r w:rsidRPr="0054085B">
        <w:rPr>
          <w:noProof/>
          <w:szCs w:val="18"/>
        </w:rPr>
        <w:t xml:space="preserve"> Phys. Rev. Lett., Aug, 1990. 65: p. 945--948. </w:t>
      </w:r>
      <w:bookmarkEnd w:id="7"/>
    </w:p>
    <w:p w14:paraId="70F1117C" w14:textId="3554F6C3" w:rsidR="0054085B" w:rsidRPr="0054085B" w:rsidRDefault="0054085B" w:rsidP="0054085B">
      <w:pPr>
        <w:ind w:left="720" w:hanging="720"/>
        <w:rPr>
          <w:noProof/>
          <w:szCs w:val="18"/>
        </w:rPr>
      </w:pPr>
      <w:bookmarkStart w:id="8" w:name="_ENREF_8"/>
      <w:r w:rsidRPr="0054085B">
        <w:rPr>
          <w:noProof/>
          <w:szCs w:val="18"/>
        </w:rPr>
        <w:t>8.</w:t>
      </w:r>
      <w:r w:rsidRPr="0054085B">
        <w:rPr>
          <w:noProof/>
          <w:szCs w:val="18"/>
        </w:rPr>
        <w:tab/>
        <w:t xml:space="preserve">Geoffrey Fox, Seung-Hee Bae, Jaliya Ekanayake, Xiaohong Qiu, and H. Yuan, </w:t>
      </w:r>
      <w:r w:rsidRPr="0054085B">
        <w:rPr>
          <w:i/>
          <w:noProof/>
          <w:szCs w:val="18"/>
        </w:rPr>
        <w:t>Parallel Data Mining from Multicore to Cloudy Grids</w:t>
      </w:r>
      <w:r w:rsidRPr="0054085B">
        <w:rPr>
          <w:noProof/>
          <w:szCs w:val="18"/>
        </w:rPr>
        <w:t xml:space="preserve">. book chapter of High Speed and Large Scale Scientific Computing. 2009: IOS Press, Amsterdam. </w:t>
      </w:r>
      <w:hyperlink r:id="rId24" w:history="1">
        <w:r w:rsidRPr="0054085B">
          <w:rPr>
            <w:rStyle w:val="Hyperlink"/>
            <w:noProof/>
            <w:szCs w:val="18"/>
          </w:rPr>
          <w:t>http://grids.ucs.indiana.edu/ptliupages/publications/CetraroWriteupJune11-09.pdf</w:t>
        </w:r>
      </w:hyperlink>
      <w:r w:rsidRPr="0054085B">
        <w:rPr>
          <w:noProof/>
          <w:szCs w:val="18"/>
        </w:rPr>
        <w:t>. ISBN:978-1-60750-073-5</w:t>
      </w:r>
      <w:bookmarkEnd w:id="8"/>
    </w:p>
    <w:p w14:paraId="695153F9" w14:textId="3F880ED3" w:rsidR="0054085B" w:rsidRPr="0054085B" w:rsidRDefault="0054085B" w:rsidP="0054085B">
      <w:pPr>
        <w:ind w:left="720" w:hanging="720"/>
        <w:rPr>
          <w:noProof/>
          <w:szCs w:val="18"/>
        </w:rPr>
      </w:pPr>
      <w:bookmarkStart w:id="9" w:name="_ENREF_9"/>
      <w:r w:rsidRPr="0054085B">
        <w:rPr>
          <w:noProof/>
          <w:szCs w:val="18"/>
        </w:rPr>
        <w:t>9.</w:t>
      </w:r>
      <w:r w:rsidRPr="0054085B">
        <w:rPr>
          <w:noProof/>
          <w:szCs w:val="18"/>
        </w:rPr>
        <w:tab/>
        <w:t xml:space="preserve">Geoffrey C. Fox, </w:t>
      </w:r>
      <w:r w:rsidRPr="0054085B">
        <w:rPr>
          <w:i/>
          <w:noProof/>
          <w:szCs w:val="18"/>
        </w:rPr>
        <w:t>Large scale data analytics on clouds</w:t>
      </w:r>
      <w:r w:rsidRPr="0054085B">
        <w:rPr>
          <w:noProof/>
          <w:szCs w:val="18"/>
        </w:rPr>
        <w:t xml:space="preserve">, in </w:t>
      </w:r>
      <w:r w:rsidRPr="0054085B">
        <w:rPr>
          <w:i/>
          <w:noProof/>
          <w:szCs w:val="18"/>
        </w:rPr>
        <w:t>Proceedings of the fourth international workshop on Cloud data management</w:t>
      </w:r>
      <w:r w:rsidRPr="0054085B">
        <w:rPr>
          <w:noProof/>
          <w:szCs w:val="18"/>
        </w:rPr>
        <w:t xml:space="preserve">. 2012, ACM. Maui, Hawaii, USA. pages. 21-24. </w:t>
      </w:r>
      <w:hyperlink r:id="rId25" w:history="1">
        <w:r w:rsidRPr="0054085B">
          <w:rPr>
            <w:rStyle w:val="Hyperlink"/>
            <w:noProof/>
            <w:szCs w:val="18"/>
          </w:rPr>
          <w:t>http://grids.ucs.indiana.edu/ptliupages/publications/CloudDB12.pdf</w:t>
        </w:r>
      </w:hyperlink>
      <w:r w:rsidRPr="0054085B">
        <w:rPr>
          <w:noProof/>
          <w:szCs w:val="18"/>
        </w:rPr>
        <w:t>. DOI: 10.1145/2390021.2390026.</w:t>
      </w:r>
      <w:bookmarkEnd w:id="9"/>
    </w:p>
    <w:p w14:paraId="1BB0A89B" w14:textId="04164095" w:rsidR="0054085B" w:rsidRPr="0054085B" w:rsidRDefault="0054085B" w:rsidP="0054085B">
      <w:pPr>
        <w:ind w:left="720" w:hanging="720"/>
        <w:rPr>
          <w:noProof/>
          <w:szCs w:val="18"/>
        </w:rPr>
      </w:pPr>
      <w:bookmarkStart w:id="10" w:name="_ENREF_10"/>
      <w:r w:rsidRPr="0054085B">
        <w:rPr>
          <w:noProof/>
          <w:szCs w:val="18"/>
        </w:rPr>
        <w:t>10.</w:t>
      </w:r>
      <w:r w:rsidRPr="0054085B">
        <w:rPr>
          <w:noProof/>
          <w:szCs w:val="18"/>
        </w:rPr>
        <w:tab/>
        <w:t xml:space="preserve">Makoto Yasuda, </w:t>
      </w:r>
      <w:r w:rsidRPr="0054085B">
        <w:rPr>
          <w:i/>
          <w:noProof/>
          <w:szCs w:val="18"/>
        </w:rPr>
        <w:t>Deterministic Annealing Approach to Fuzzy C-Means Clustering Based on Entropy Maximization.</w:t>
      </w:r>
      <w:r w:rsidRPr="0054085B">
        <w:rPr>
          <w:noProof/>
          <w:szCs w:val="18"/>
        </w:rPr>
        <w:t xml:space="preserve"> Advances in Fuzzy Systems, 2011. 2011: p. 9. DOI:10.1155/2011/960635. </w:t>
      </w:r>
      <w:hyperlink r:id="rId26" w:history="1">
        <w:r w:rsidRPr="0054085B">
          <w:rPr>
            <w:rStyle w:val="Hyperlink"/>
            <w:noProof/>
            <w:szCs w:val="18"/>
          </w:rPr>
          <w:t>http://dx.doi.org/10.1155/2011/960635</w:t>
        </w:r>
        <w:bookmarkEnd w:id="10"/>
      </w:hyperlink>
    </w:p>
    <w:p w14:paraId="42427851" w14:textId="5D4D7C4A" w:rsidR="0054085B" w:rsidRPr="0054085B" w:rsidRDefault="0054085B" w:rsidP="0054085B">
      <w:pPr>
        <w:ind w:left="720" w:hanging="720"/>
        <w:rPr>
          <w:noProof/>
          <w:szCs w:val="18"/>
        </w:rPr>
      </w:pPr>
      <w:bookmarkStart w:id="11" w:name="_ENREF_11"/>
      <w:r w:rsidRPr="0054085B">
        <w:rPr>
          <w:noProof/>
          <w:szCs w:val="18"/>
        </w:rPr>
        <w:t>11.</w:t>
      </w:r>
      <w:r w:rsidRPr="0054085B">
        <w:rPr>
          <w:noProof/>
          <w:szCs w:val="18"/>
        </w:rPr>
        <w:tab/>
        <w:t xml:space="preserve">Hansjorg Klock and Joachim M. Buhmann, </w:t>
      </w:r>
      <w:r w:rsidRPr="0054085B">
        <w:rPr>
          <w:i/>
          <w:noProof/>
          <w:szCs w:val="18"/>
        </w:rPr>
        <w:t>Data visualization by multidimensional scaling: a deterministic annealing approach.</w:t>
      </w:r>
      <w:r w:rsidRPr="0054085B">
        <w:rPr>
          <w:noProof/>
          <w:szCs w:val="18"/>
        </w:rPr>
        <w:t xml:space="preserve"> Pattern Recognition, April, 2000. 33(4): p. 651-669. DOI:</w:t>
      </w:r>
      <w:hyperlink r:id="rId27" w:history="1">
        <w:r w:rsidRPr="0054085B">
          <w:rPr>
            <w:rStyle w:val="Hyperlink"/>
            <w:noProof/>
            <w:szCs w:val="18"/>
          </w:rPr>
          <w:t>http://dx.doi.org/10.1016/S0031-3203(99)00078-3</w:t>
        </w:r>
        <w:bookmarkEnd w:id="11"/>
      </w:hyperlink>
    </w:p>
    <w:p w14:paraId="5C979058" w14:textId="77777777" w:rsidR="0054085B" w:rsidRPr="0054085B" w:rsidRDefault="0054085B" w:rsidP="0054085B">
      <w:pPr>
        <w:ind w:left="720" w:hanging="720"/>
        <w:rPr>
          <w:noProof/>
          <w:szCs w:val="18"/>
        </w:rPr>
      </w:pPr>
      <w:bookmarkStart w:id="12" w:name="_ENREF_12"/>
      <w:r w:rsidRPr="0054085B">
        <w:rPr>
          <w:noProof/>
          <w:szCs w:val="18"/>
        </w:rPr>
        <w:lastRenderedPageBreak/>
        <w:t>12.</w:t>
      </w:r>
      <w:r w:rsidRPr="0054085B">
        <w:rPr>
          <w:noProof/>
          <w:szCs w:val="18"/>
        </w:rPr>
        <w:tab/>
        <w:t xml:space="preserve">Hansjörg Klock and Joachim M. Buhmann, </w:t>
      </w:r>
      <w:r w:rsidRPr="0054085B">
        <w:rPr>
          <w:i/>
          <w:noProof/>
          <w:szCs w:val="18"/>
        </w:rPr>
        <w:t>Multidimensional scaling by deterministic annealing</w:t>
      </w:r>
      <w:r w:rsidRPr="0054085B">
        <w:rPr>
          <w:noProof/>
          <w:szCs w:val="18"/>
        </w:rPr>
        <w:t xml:space="preserve">, Chapter  in </w:t>
      </w:r>
      <w:r w:rsidRPr="0054085B">
        <w:rPr>
          <w:i/>
          <w:noProof/>
          <w:szCs w:val="18"/>
        </w:rPr>
        <w:t>ENERGY MINIMIZATION METHODS IN COMPUTER VISION AND PATTERN RECOGNITION</w:t>
      </w:r>
      <w:r w:rsidRPr="0054085B">
        <w:rPr>
          <w:noProof/>
          <w:szCs w:val="18"/>
        </w:rPr>
        <w:t>. 1997, Springer Lectures Notes in Computer Science. p. 245-260.</w:t>
      </w:r>
      <w:bookmarkEnd w:id="12"/>
    </w:p>
    <w:p w14:paraId="41ABD7BF" w14:textId="77777777" w:rsidR="0054085B" w:rsidRPr="0054085B" w:rsidRDefault="0054085B" w:rsidP="0054085B">
      <w:pPr>
        <w:ind w:left="720" w:hanging="720"/>
        <w:rPr>
          <w:noProof/>
          <w:szCs w:val="18"/>
        </w:rPr>
      </w:pPr>
      <w:bookmarkStart w:id="13" w:name="_ENREF_13"/>
      <w:r w:rsidRPr="0054085B">
        <w:rPr>
          <w:noProof/>
          <w:szCs w:val="18"/>
        </w:rPr>
        <w:t>13.</w:t>
      </w:r>
      <w:r w:rsidRPr="0054085B">
        <w:rPr>
          <w:noProof/>
          <w:szCs w:val="18"/>
        </w:rPr>
        <w:tab/>
        <w:t xml:space="preserve">Rudolf Fruhwirth and Wolfgang Waltenberger, </w:t>
      </w:r>
      <w:r w:rsidRPr="0054085B">
        <w:rPr>
          <w:i/>
          <w:noProof/>
          <w:szCs w:val="18"/>
        </w:rPr>
        <w:t>Redescending M-estimators and Deterministic Annealing, with Applications to Robust Regression and Tail Index Estimation.</w:t>
      </w:r>
      <w:r w:rsidRPr="0054085B">
        <w:rPr>
          <w:noProof/>
          <w:szCs w:val="18"/>
        </w:rPr>
        <w:t xml:space="preserve"> AUSTRIAN JOURNAL OF STATISTICS, 2008. 3 &amp; 4: p. 301–317. </w:t>
      </w:r>
      <w:bookmarkEnd w:id="13"/>
    </w:p>
    <w:p w14:paraId="1920692B" w14:textId="6265F85B" w:rsidR="0054085B" w:rsidRPr="0054085B" w:rsidRDefault="0054085B" w:rsidP="0054085B">
      <w:pPr>
        <w:ind w:left="720" w:hanging="720"/>
        <w:rPr>
          <w:noProof/>
          <w:szCs w:val="18"/>
        </w:rPr>
      </w:pPr>
      <w:bookmarkStart w:id="14" w:name="_ENREF_14"/>
      <w:r w:rsidRPr="0054085B">
        <w:rPr>
          <w:noProof/>
          <w:szCs w:val="18"/>
        </w:rPr>
        <w:t>14.</w:t>
      </w:r>
      <w:r w:rsidRPr="0054085B">
        <w:rPr>
          <w:noProof/>
          <w:szCs w:val="18"/>
        </w:rPr>
        <w:tab/>
        <w:t xml:space="preserve">Bingjing Zhang, Yang Ruan, Tak-Lon Wu, Judy Qiu, Adam Hughes, and Geoffrey Fox, </w:t>
      </w:r>
      <w:r w:rsidRPr="0054085B">
        <w:rPr>
          <w:i/>
          <w:noProof/>
          <w:szCs w:val="18"/>
        </w:rPr>
        <w:t>Applying Twister to Scientific Applications</w:t>
      </w:r>
      <w:r w:rsidRPr="0054085B">
        <w:rPr>
          <w:noProof/>
          <w:szCs w:val="18"/>
        </w:rPr>
        <w:t xml:space="preserve">, in </w:t>
      </w:r>
      <w:r w:rsidRPr="0054085B">
        <w:rPr>
          <w:i/>
          <w:noProof/>
          <w:szCs w:val="18"/>
        </w:rPr>
        <w:t>CloudCom 2010</w:t>
      </w:r>
      <w:r w:rsidRPr="0054085B">
        <w:rPr>
          <w:noProof/>
          <w:szCs w:val="18"/>
        </w:rPr>
        <w:t xml:space="preserve">. November 30-December 3, 2010. IUPUI Conference Center Indianapolis. </w:t>
      </w:r>
      <w:hyperlink r:id="rId28" w:history="1">
        <w:r w:rsidRPr="0054085B">
          <w:rPr>
            <w:rStyle w:val="Hyperlink"/>
            <w:noProof/>
            <w:szCs w:val="18"/>
          </w:rPr>
          <w:t>http://grids.ucs.indiana.edu/ptliupages/publications/PID1510523.pdf</w:t>
        </w:r>
      </w:hyperlink>
      <w:r w:rsidRPr="0054085B">
        <w:rPr>
          <w:noProof/>
          <w:szCs w:val="18"/>
        </w:rPr>
        <w:t xml:space="preserve">. </w:t>
      </w:r>
      <w:bookmarkEnd w:id="14"/>
    </w:p>
    <w:p w14:paraId="6DAE2799" w14:textId="00809ED4" w:rsidR="0054085B" w:rsidRPr="0054085B" w:rsidRDefault="0054085B" w:rsidP="0054085B">
      <w:pPr>
        <w:ind w:left="720" w:hanging="720"/>
        <w:rPr>
          <w:noProof/>
          <w:szCs w:val="18"/>
        </w:rPr>
      </w:pPr>
      <w:bookmarkStart w:id="15" w:name="_ENREF_15"/>
      <w:r w:rsidRPr="0054085B">
        <w:rPr>
          <w:noProof/>
          <w:szCs w:val="18"/>
        </w:rPr>
        <w:t>15.</w:t>
      </w:r>
      <w:r w:rsidRPr="0054085B">
        <w:rPr>
          <w:noProof/>
          <w:szCs w:val="18"/>
        </w:rPr>
        <w:tab/>
        <w:t xml:space="preserve">J.Ekanayake, H.Li, B.Zhang, T.Gunarathne, S.Bae, J.Qiu, and G.Fox, </w:t>
      </w:r>
      <w:r w:rsidRPr="0054085B">
        <w:rPr>
          <w:i/>
          <w:noProof/>
          <w:szCs w:val="18"/>
        </w:rPr>
        <w:t>Twister: A Runtime for iterative MapReduce</w:t>
      </w:r>
      <w:r w:rsidRPr="0054085B">
        <w:rPr>
          <w:noProof/>
          <w:szCs w:val="18"/>
        </w:rPr>
        <w:t xml:space="preserve">, in </w:t>
      </w:r>
      <w:r w:rsidRPr="0054085B">
        <w:rPr>
          <w:i/>
          <w:noProof/>
          <w:szCs w:val="18"/>
        </w:rPr>
        <w:t>Proceedings of the First International Workshop on MapReduce and its Applications of ACM HPDC 2010 conference June 20-25, 2010</w:t>
      </w:r>
      <w:r w:rsidRPr="0054085B">
        <w:rPr>
          <w:noProof/>
          <w:szCs w:val="18"/>
        </w:rPr>
        <w:t xml:space="preserve">. 2010, ACM. Chicago,  Illinois. </w:t>
      </w:r>
      <w:hyperlink r:id="rId29" w:history="1">
        <w:r w:rsidRPr="0054085B">
          <w:rPr>
            <w:rStyle w:val="Hyperlink"/>
            <w:noProof/>
            <w:szCs w:val="18"/>
          </w:rPr>
          <w:t>http://grids.ucs.indiana.edu/ptliupages/publications/hpdc-camera-ready-submission.pdf</w:t>
        </w:r>
      </w:hyperlink>
      <w:r w:rsidRPr="0054085B">
        <w:rPr>
          <w:noProof/>
          <w:szCs w:val="18"/>
        </w:rPr>
        <w:t xml:space="preserve">. </w:t>
      </w:r>
      <w:bookmarkEnd w:id="15"/>
    </w:p>
    <w:p w14:paraId="677B32A6" w14:textId="18E28E6D" w:rsidR="0054085B" w:rsidRPr="0054085B" w:rsidRDefault="0054085B" w:rsidP="0054085B">
      <w:pPr>
        <w:ind w:left="720" w:hanging="720"/>
        <w:rPr>
          <w:noProof/>
          <w:szCs w:val="18"/>
        </w:rPr>
      </w:pPr>
      <w:bookmarkStart w:id="16" w:name="_ENREF_16"/>
      <w:r w:rsidRPr="0054085B">
        <w:rPr>
          <w:noProof/>
          <w:szCs w:val="18"/>
        </w:rPr>
        <w:t>16.</w:t>
      </w:r>
      <w:r w:rsidRPr="0054085B">
        <w:rPr>
          <w:noProof/>
          <w:szCs w:val="18"/>
        </w:rPr>
        <w:tab/>
        <w:t xml:space="preserve">Thilina Gunarathne, Tak-Lon Wu, Judy Qiu, and Geoffrey Fox, </w:t>
      </w:r>
      <w:r w:rsidRPr="0054085B">
        <w:rPr>
          <w:i/>
          <w:noProof/>
          <w:szCs w:val="18"/>
        </w:rPr>
        <w:t>MapReduce in the Clouds for Science</w:t>
      </w:r>
      <w:r w:rsidRPr="0054085B">
        <w:rPr>
          <w:noProof/>
          <w:szCs w:val="18"/>
        </w:rPr>
        <w:t xml:space="preserve">, in </w:t>
      </w:r>
      <w:r w:rsidRPr="0054085B">
        <w:rPr>
          <w:i/>
          <w:noProof/>
          <w:szCs w:val="18"/>
        </w:rPr>
        <w:t>CloudCom 2010</w:t>
      </w:r>
      <w:r w:rsidRPr="0054085B">
        <w:rPr>
          <w:noProof/>
          <w:szCs w:val="18"/>
        </w:rPr>
        <w:t xml:space="preserve">. November 30-December 3, 2010. IUPUI Conference Center  Indianapolis. </w:t>
      </w:r>
      <w:hyperlink r:id="rId30" w:history="1">
        <w:r w:rsidRPr="0054085B">
          <w:rPr>
            <w:rStyle w:val="Hyperlink"/>
            <w:noProof/>
            <w:szCs w:val="18"/>
          </w:rPr>
          <w:t>http://grids.ucs.indiana.edu/ptliupages/publications/CloudCom2010-MapReduceintheClouds.pdf</w:t>
        </w:r>
      </w:hyperlink>
      <w:r w:rsidRPr="0054085B">
        <w:rPr>
          <w:noProof/>
          <w:szCs w:val="18"/>
        </w:rPr>
        <w:t xml:space="preserve">. </w:t>
      </w:r>
      <w:bookmarkEnd w:id="16"/>
    </w:p>
    <w:p w14:paraId="000F4985" w14:textId="522D3FDA" w:rsidR="0054085B" w:rsidRPr="0054085B" w:rsidRDefault="0054085B" w:rsidP="0054085B">
      <w:pPr>
        <w:ind w:left="720" w:hanging="720"/>
        <w:rPr>
          <w:noProof/>
          <w:szCs w:val="18"/>
        </w:rPr>
      </w:pPr>
      <w:bookmarkStart w:id="17" w:name="_ENREF_17"/>
      <w:r w:rsidRPr="0054085B">
        <w:rPr>
          <w:noProof/>
          <w:szCs w:val="18"/>
        </w:rPr>
        <w:t>17.</w:t>
      </w:r>
      <w:r w:rsidRPr="0054085B">
        <w:rPr>
          <w:noProof/>
          <w:szCs w:val="18"/>
        </w:rPr>
        <w:tab/>
        <w:t xml:space="preserve">Thilina Gunarathne, Bingjing Zhang, Tak-Lon Wu, and Judy Qiu, </w:t>
      </w:r>
      <w:r w:rsidRPr="0054085B">
        <w:rPr>
          <w:i/>
          <w:noProof/>
          <w:szCs w:val="18"/>
        </w:rPr>
        <w:t xml:space="preserve">Scalable Parallel Computing on Clouds Using Twister4Azure Iterative MapReduce </w:t>
      </w:r>
      <w:r w:rsidRPr="0054085B">
        <w:rPr>
          <w:noProof/>
          <w:szCs w:val="18"/>
        </w:rPr>
        <w:t xml:space="preserve"> Future Generation Computer Systems 2012. To be published. </w:t>
      </w:r>
      <w:hyperlink r:id="rId31" w:history="1">
        <w:r w:rsidRPr="0054085B">
          <w:rPr>
            <w:rStyle w:val="Hyperlink"/>
            <w:noProof/>
            <w:szCs w:val="18"/>
          </w:rPr>
          <w:t>http://grids.ucs.indiana.edu/ptliupages/publications/Scalable_Parallel_Computing_on_Clouds_Using_Twister4Azure_Iterative_MapReduce_cr_submit.pdf</w:t>
        </w:r>
        <w:bookmarkEnd w:id="17"/>
      </w:hyperlink>
    </w:p>
    <w:p w14:paraId="63EB6DB3" w14:textId="7E0AF618" w:rsidR="0054085B" w:rsidRPr="0054085B" w:rsidRDefault="0054085B" w:rsidP="0054085B">
      <w:pPr>
        <w:ind w:left="720" w:hanging="720"/>
        <w:rPr>
          <w:noProof/>
          <w:szCs w:val="18"/>
        </w:rPr>
      </w:pPr>
      <w:bookmarkStart w:id="18" w:name="_ENREF_18"/>
      <w:r w:rsidRPr="0054085B">
        <w:rPr>
          <w:noProof/>
          <w:szCs w:val="18"/>
        </w:rPr>
        <w:t>18.</w:t>
      </w:r>
      <w:r w:rsidRPr="0054085B">
        <w:rPr>
          <w:noProof/>
          <w:szCs w:val="18"/>
        </w:rPr>
        <w:tab/>
      </w:r>
      <w:r w:rsidRPr="0054085B">
        <w:rPr>
          <w:i/>
          <w:noProof/>
          <w:szCs w:val="18"/>
        </w:rPr>
        <w:t>Clusters, Clouds, and Data for Scientific Computing Workshop CCDSC 2012</w:t>
      </w:r>
      <w:r w:rsidRPr="0054085B">
        <w:rPr>
          <w:noProof/>
          <w:szCs w:val="18"/>
        </w:rPr>
        <w:t xml:space="preserve">.   [accessed 2012 December 10]; September 11th – 14th, 2012; Châteauform’, La Maison des Contes, 427 Chemin de Chanzé, France Available from: </w:t>
      </w:r>
      <w:hyperlink r:id="rId32" w:history="1">
        <w:r w:rsidRPr="0054085B">
          <w:rPr>
            <w:rStyle w:val="Hyperlink"/>
            <w:noProof/>
            <w:szCs w:val="18"/>
          </w:rPr>
          <w:t>http://web.eecs.utk.edu/~dongarra/CCGSC-2012/index.htm</w:t>
        </w:r>
      </w:hyperlink>
      <w:r w:rsidRPr="0054085B">
        <w:rPr>
          <w:noProof/>
          <w:szCs w:val="18"/>
        </w:rPr>
        <w:t>.</w:t>
      </w:r>
      <w:bookmarkEnd w:id="18"/>
    </w:p>
    <w:p w14:paraId="6B5434C5" w14:textId="7DC52950" w:rsidR="0054085B" w:rsidRPr="0054085B" w:rsidRDefault="0054085B" w:rsidP="0054085B">
      <w:pPr>
        <w:ind w:left="720" w:hanging="720"/>
        <w:rPr>
          <w:noProof/>
          <w:szCs w:val="18"/>
        </w:rPr>
      </w:pPr>
      <w:bookmarkStart w:id="19" w:name="_ENREF_19"/>
      <w:r w:rsidRPr="0054085B">
        <w:rPr>
          <w:noProof/>
          <w:szCs w:val="18"/>
        </w:rPr>
        <w:t>19.</w:t>
      </w:r>
      <w:r w:rsidRPr="0054085B">
        <w:rPr>
          <w:noProof/>
          <w:szCs w:val="18"/>
        </w:rPr>
        <w:tab/>
        <w:t xml:space="preserve">Judy Qiu and Seung-Hee Bae, </w:t>
      </w:r>
      <w:r w:rsidRPr="0054085B">
        <w:rPr>
          <w:i/>
          <w:noProof/>
          <w:szCs w:val="18"/>
        </w:rPr>
        <w:t xml:space="preserve">Performance of Windows Multicore Systems on Threading and MPI </w:t>
      </w:r>
      <w:r w:rsidRPr="0054085B">
        <w:rPr>
          <w:noProof/>
          <w:szCs w:val="18"/>
        </w:rPr>
        <w:t xml:space="preserve">Concurrency and Computation: Practice and Experience, 2011. Special Issue for FGMMS Frontiers of GPU, Multi- and Many-Core Systems 2010(To be published). </w:t>
      </w:r>
      <w:hyperlink r:id="rId33" w:history="1">
        <w:r w:rsidRPr="0054085B">
          <w:rPr>
            <w:rStyle w:val="Hyperlink"/>
            <w:noProof/>
            <w:szCs w:val="18"/>
          </w:rPr>
          <w:t>http://grids.ucs.indiana.edu/ptliupages/publications/CCPESpecialIssue_PerformanceofWindowsMulticoreSystemsonThreadingandMPI.pdf</w:t>
        </w:r>
        <w:bookmarkEnd w:id="19"/>
      </w:hyperlink>
    </w:p>
    <w:p w14:paraId="73B95DD8" w14:textId="33CF03A8" w:rsidR="0054085B" w:rsidRPr="0054085B" w:rsidRDefault="0054085B" w:rsidP="0054085B">
      <w:pPr>
        <w:ind w:left="720" w:hanging="720"/>
        <w:rPr>
          <w:noProof/>
          <w:szCs w:val="18"/>
        </w:rPr>
      </w:pPr>
      <w:bookmarkStart w:id="20" w:name="_ENREF_20"/>
      <w:r w:rsidRPr="0054085B">
        <w:rPr>
          <w:noProof/>
          <w:szCs w:val="18"/>
        </w:rPr>
        <w:t>20.</w:t>
      </w:r>
      <w:r w:rsidRPr="0054085B">
        <w:rPr>
          <w:noProof/>
          <w:szCs w:val="18"/>
        </w:rPr>
        <w:tab/>
        <w:t xml:space="preserve">Geoffrey Fox, Xiaohong Qiu, Scott Beason, Jong Youl Choi, Mina Rho, Haixu Tang, Neil Devadasan, and Gilbert Liu, </w:t>
      </w:r>
      <w:r w:rsidRPr="0054085B">
        <w:rPr>
          <w:i/>
          <w:noProof/>
          <w:szCs w:val="18"/>
        </w:rPr>
        <w:t>Biomedical Case Studies in Data Intensive Computing</w:t>
      </w:r>
      <w:r w:rsidRPr="0054085B">
        <w:rPr>
          <w:noProof/>
          <w:szCs w:val="18"/>
        </w:rPr>
        <w:t xml:space="preserve">, in </w:t>
      </w:r>
      <w:r w:rsidRPr="0054085B">
        <w:rPr>
          <w:i/>
          <w:noProof/>
          <w:szCs w:val="18"/>
        </w:rPr>
        <w:t>The 1st International Conference on Cloud Computing (CloudCom 2009)</w:t>
      </w:r>
      <w:r w:rsidRPr="0054085B">
        <w:rPr>
          <w:noProof/>
          <w:szCs w:val="18"/>
        </w:rPr>
        <w:t xml:space="preserve">. December 1-4, 2009, Springer Verlag LNCS: Vol. 5931. Beijing Jiaotong University, China. </w:t>
      </w:r>
      <w:hyperlink r:id="rId34" w:history="1">
        <w:r w:rsidRPr="0054085B">
          <w:rPr>
            <w:rStyle w:val="Hyperlink"/>
            <w:noProof/>
            <w:szCs w:val="18"/>
          </w:rPr>
          <w:t>http://grids.ucs.indiana.edu/ptliupages/publications/SALSACloudCompaperOct10-09.pdf</w:t>
        </w:r>
      </w:hyperlink>
      <w:r w:rsidRPr="0054085B">
        <w:rPr>
          <w:noProof/>
          <w:szCs w:val="18"/>
        </w:rPr>
        <w:t xml:space="preserve">. </w:t>
      </w:r>
      <w:bookmarkEnd w:id="20"/>
    </w:p>
    <w:p w14:paraId="1A8CE861" w14:textId="77777777" w:rsidR="0054085B" w:rsidRPr="0054085B" w:rsidRDefault="0054085B" w:rsidP="0054085B">
      <w:pPr>
        <w:ind w:left="720" w:hanging="720"/>
        <w:rPr>
          <w:noProof/>
          <w:szCs w:val="18"/>
        </w:rPr>
      </w:pPr>
      <w:bookmarkStart w:id="21" w:name="_ENREF_21"/>
      <w:r w:rsidRPr="0054085B">
        <w:rPr>
          <w:noProof/>
          <w:szCs w:val="18"/>
        </w:rPr>
        <w:t>21.</w:t>
      </w:r>
      <w:r w:rsidRPr="0054085B">
        <w:rPr>
          <w:noProof/>
          <w:szCs w:val="18"/>
        </w:rPr>
        <w:tab/>
        <w:t xml:space="preserve">Charles Elkan, </w:t>
      </w:r>
      <w:r w:rsidRPr="0054085B">
        <w:rPr>
          <w:i/>
          <w:noProof/>
          <w:szCs w:val="18"/>
        </w:rPr>
        <w:t>Using the triangle inequality to accelerate k-means</w:t>
      </w:r>
      <w:r w:rsidRPr="0054085B">
        <w:rPr>
          <w:noProof/>
          <w:szCs w:val="18"/>
        </w:rPr>
        <w:t xml:space="preserve">, in </w:t>
      </w:r>
      <w:r w:rsidRPr="0054085B">
        <w:rPr>
          <w:i/>
          <w:noProof/>
          <w:szCs w:val="18"/>
        </w:rPr>
        <w:t>TWENTIETH INTERNATIONAL CONFERENCE ON MACHINE LEARNING</w:t>
      </w:r>
      <w:r w:rsidRPr="0054085B">
        <w:rPr>
          <w:noProof/>
          <w:szCs w:val="18"/>
        </w:rPr>
        <w:t xml:space="preserve">, Tom Fawcett and Nina Mishra, Editors. August 21-24, 2003. Washington DC. pages. 147-153. </w:t>
      </w:r>
      <w:bookmarkEnd w:id="21"/>
    </w:p>
    <w:p w14:paraId="742E6868" w14:textId="2CA5BE91" w:rsidR="0054085B" w:rsidRPr="0054085B" w:rsidRDefault="0054085B" w:rsidP="0054085B">
      <w:pPr>
        <w:ind w:left="720" w:hanging="720"/>
        <w:rPr>
          <w:noProof/>
          <w:szCs w:val="18"/>
        </w:rPr>
      </w:pPr>
      <w:bookmarkStart w:id="22" w:name="_ENREF_22"/>
      <w:r w:rsidRPr="0054085B">
        <w:rPr>
          <w:noProof/>
          <w:szCs w:val="18"/>
        </w:rPr>
        <w:t>22.</w:t>
      </w:r>
      <w:r w:rsidRPr="0054085B">
        <w:rPr>
          <w:noProof/>
          <w:szCs w:val="18"/>
        </w:rPr>
        <w:tab/>
        <w:t xml:space="preserve">Geoffrey C. Fox, </w:t>
      </w:r>
      <w:r w:rsidRPr="0054085B">
        <w:rPr>
          <w:i/>
          <w:noProof/>
          <w:szCs w:val="18"/>
        </w:rPr>
        <w:t>Deterministic annealing and robust scalable data mining for the data deluge</w:t>
      </w:r>
      <w:r w:rsidRPr="0054085B">
        <w:rPr>
          <w:noProof/>
          <w:szCs w:val="18"/>
        </w:rPr>
        <w:t xml:space="preserve">, in </w:t>
      </w:r>
      <w:r w:rsidRPr="0054085B">
        <w:rPr>
          <w:i/>
          <w:noProof/>
          <w:szCs w:val="18"/>
        </w:rPr>
        <w:t>Proceedings of the 2nd international workshop on Petascale data analytics: challenges and opportunities</w:t>
      </w:r>
      <w:r w:rsidRPr="0054085B">
        <w:rPr>
          <w:noProof/>
          <w:szCs w:val="18"/>
        </w:rPr>
        <w:t xml:space="preserve">. 2011, ACM. Seattle, Washington, USA. pages. 39-40. </w:t>
      </w:r>
      <w:hyperlink r:id="rId35" w:history="1">
        <w:r w:rsidRPr="0054085B">
          <w:rPr>
            <w:rStyle w:val="Hyperlink"/>
            <w:noProof/>
            <w:szCs w:val="18"/>
          </w:rPr>
          <w:t>http://grids.ucs.indiana.edu/ptliupages/publications/pdac24g-fox.pdf</w:t>
        </w:r>
      </w:hyperlink>
      <w:r w:rsidRPr="0054085B">
        <w:rPr>
          <w:noProof/>
          <w:szCs w:val="18"/>
        </w:rPr>
        <w:t>. DOI: 10.1145/2110205.2110214.</w:t>
      </w:r>
      <w:bookmarkEnd w:id="22"/>
    </w:p>
    <w:p w14:paraId="433A3BE6" w14:textId="267339CE" w:rsidR="0054085B" w:rsidRPr="0054085B" w:rsidRDefault="0054085B" w:rsidP="0054085B">
      <w:pPr>
        <w:ind w:left="720" w:hanging="720"/>
        <w:rPr>
          <w:noProof/>
          <w:szCs w:val="18"/>
        </w:rPr>
      </w:pPr>
      <w:bookmarkStart w:id="23" w:name="_ENREF_23"/>
      <w:r w:rsidRPr="0054085B">
        <w:rPr>
          <w:noProof/>
          <w:szCs w:val="18"/>
        </w:rPr>
        <w:t>23.</w:t>
      </w:r>
      <w:r w:rsidRPr="0054085B">
        <w:rPr>
          <w:noProof/>
          <w:szCs w:val="18"/>
        </w:rPr>
        <w:tab/>
        <w:t xml:space="preserve">Adam Coates and Andrew Y. Ng, </w:t>
      </w:r>
      <w:r w:rsidRPr="0054085B">
        <w:rPr>
          <w:i/>
          <w:noProof/>
          <w:szCs w:val="18"/>
        </w:rPr>
        <w:t>Learning Feature Representations with K-means</w:t>
      </w:r>
      <w:r w:rsidRPr="0054085B">
        <w:rPr>
          <w:noProof/>
          <w:szCs w:val="18"/>
        </w:rPr>
        <w:t xml:space="preserve">, Chapter  in </w:t>
      </w:r>
      <w:r w:rsidRPr="0054085B">
        <w:rPr>
          <w:i/>
          <w:noProof/>
          <w:szCs w:val="18"/>
        </w:rPr>
        <w:t>Neural Networks: Tricks of the Trade, 2nd edn</w:t>
      </w:r>
      <w:r w:rsidRPr="0054085B">
        <w:rPr>
          <w:noProof/>
          <w:szCs w:val="18"/>
        </w:rPr>
        <w:t xml:space="preserve">, G. Montavon, G. B. Orr, and K.-R. Muller, Editors. 2012, Springer Lecture Notes in Computer Science. </w:t>
      </w:r>
      <w:hyperlink r:id="rId36" w:history="1">
        <w:r w:rsidRPr="0054085B">
          <w:rPr>
            <w:rStyle w:val="Hyperlink"/>
            <w:noProof/>
            <w:szCs w:val="18"/>
          </w:rPr>
          <w:t>http://www.stanford.edu/~acoates//papers/coatesng_nntot2012.pdf</w:t>
        </w:r>
      </w:hyperlink>
      <w:r w:rsidRPr="0054085B">
        <w:rPr>
          <w:noProof/>
          <w:szCs w:val="18"/>
        </w:rPr>
        <w:t>.</w:t>
      </w:r>
      <w:bookmarkEnd w:id="23"/>
    </w:p>
    <w:p w14:paraId="373BC38C" w14:textId="3EE7B6F9" w:rsidR="0054085B" w:rsidRPr="0054085B" w:rsidRDefault="0054085B" w:rsidP="0054085B">
      <w:pPr>
        <w:ind w:left="720" w:hanging="720"/>
        <w:rPr>
          <w:noProof/>
          <w:szCs w:val="18"/>
        </w:rPr>
      </w:pPr>
      <w:bookmarkStart w:id="24" w:name="_ENREF_24"/>
      <w:r w:rsidRPr="0054085B">
        <w:rPr>
          <w:noProof/>
          <w:szCs w:val="18"/>
        </w:rPr>
        <w:t>24.</w:t>
      </w:r>
      <w:r w:rsidRPr="0054085B">
        <w:rPr>
          <w:noProof/>
          <w:szCs w:val="18"/>
        </w:rPr>
        <w:tab/>
        <w:t xml:space="preserve">Judy Qiu, Jaliya Ekanayake, Thilina Gunarathne, Jong Youl Choi, Seung-Hee Bae, Yang Ruan, Saliya Ekanayake, Stephen Wu, Scott Beason, Geoffrey Fox, Mina Rho, and Haixu Tang, </w:t>
      </w:r>
      <w:r w:rsidRPr="0054085B">
        <w:rPr>
          <w:i/>
          <w:noProof/>
          <w:szCs w:val="18"/>
        </w:rPr>
        <w:t>Data Intensive Computing for Bioinformatics</w:t>
      </w:r>
      <w:r w:rsidRPr="0054085B">
        <w:rPr>
          <w:noProof/>
          <w:szCs w:val="18"/>
        </w:rPr>
        <w:t xml:space="preserve">, Chapter  in </w:t>
      </w:r>
      <w:r w:rsidRPr="0054085B">
        <w:rPr>
          <w:i/>
          <w:noProof/>
          <w:szCs w:val="18"/>
        </w:rPr>
        <w:t>Data Intensive Distributed Computing</w:t>
      </w:r>
      <w:r w:rsidRPr="0054085B">
        <w:rPr>
          <w:noProof/>
          <w:szCs w:val="18"/>
        </w:rPr>
        <w:t xml:space="preserve">, Tevik Kosar, Editor. 2011, IGI Publishers. </w:t>
      </w:r>
      <w:hyperlink r:id="rId37" w:history="1">
        <w:r w:rsidRPr="0054085B">
          <w:rPr>
            <w:rStyle w:val="Hyperlink"/>
            <w:noProof/>
            <w:szCs w:val="18"/>
          </w:rPr>
          <w:t>http://grids.ucs.indiana.edu/ptliupages/publications/DataIntensiveComputing_BookChapter.pdf</w:t>
        </w:r>
      </w:hyperlink>
      <w:r w:rsidRPr="0054085B">
        <w:rPr>
          <w:noProof/>
          <w:szCs w:val="18"/>
        </w:rPr>
        <w:t>.</w:t>
      </w:r>
      <w:bookmarkEnd w:id="24"/>
    </w:p>
    <w:p w14:paraId="05773A1D" w14:textId="70E90A44" w:rsidR="0054085B" w:rsidRDefault="0054085B" w:rsidP="0054085B">
      <w:pPr>
        <w:rPr>
          <w:noProof/>
          <w:szCs w:val="18"/>
        </w:rPr>
      </w:pPr>
    </w:p>
    <w:p w14:paraId="08EAD2A8" w14:textId="75914CDB" w:rsidR="002140E4" w:rsidRPr="0078486F" w:rsidRDefault="000468DB" w:rsidP="00AE1548">
      <w:pPr>
        <w:ind w:firstLine="0"/>
      </w:pPr>
      <w:r w:rsidRPr="0071156B">
        <w:rPr>
          <w:sz w:val="18"/>
          <w:szCs w:val="18"/>
        </w:rPr>
        <w:lastRenderedPageBreak/>
        <w:fldChar w:fldCharType="end"/>
      </w:r>
    </w:p>
    <w:sectPr w:rsidR="002140E4" w:rsidRPr="0078486F" w:rsidSect="002140E4">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2E944" w14:textId="77777777" w:rsidR="008040B2" w:rsidRDefault="008040B2" w:rsidP="00797A2B">
      <w:pPr>
        <w:spacing w:line="240" w:lineRule="auto"/>
      </w:pPr>
      <w:r>
        <w:separator/>
      </w:r>
    </w:p>
  </w:endnote>
  <w:endnote w:type="continuationSeparator" w:id="0">
    <w:p w14:paraId="5AB63F95" w14:textId="77777777" w:rsidR="008040B2" w:rsidRDefault="008040B2" w:rsidP="00797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235639"/>
      <w:docPartObj>
        <w:docPartGallery w:val="Page Numbers (Bottom of Page)"/>
        <w:docPartUnique/>
      </w:docPartObj>
    </w:sdtPr>
    <w:sdtEndPr>
      <w:rPr>
        <w:noProof/>
      </w:rPr>
    </w:sdtEndPr>
    <w:sdtContent>
      <w:p w14:paraId="38F3597D" w14:textId="69994BC5" w:rsidR="00A72B9A" w:rsidRDefault="00A72B9A">
        <w:pPr>
          <w:pStyle w:val="Footer"/>
          <w:jc w:val="right"/>
        </w:pPr>
        <w:r>
          <w:fldChar w:fldCharType="begin"/>
        </w:r>
        <w:r>
          <w:instrText xml:space="preserve"> PAGE   \* MERGEFORMAT </w:instrText>
        </w:r>
        <w:r>
          <w:fldChar w:fldCharType="separate"/>
        </w:r>
        <w:r w:rsidR="00C95372">
          <w:rPr>
            <w:noProof/>
          </w:rPr>
          <w:t>1</w:t>
        </w:r>
        <w:r>
          <w:rPr>
            <w:noProof/>
          </w:rPr>
          <w:fldChar w:fldCharType="end"/>
        </w:r>
      </w:p>
    </w:sdtContent>
  </w:sdt>
  <w:p w14:paraId="7C9D2B60" w14:textId="77777777" w:rsidR="00A72B9A" w:rsidRDefault="00A72B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8F3A6" w14:textId="77777777" w:rsidR="008040B2" w:rsidRDefault="008040B2" w:rsidP="00797A2B">
      <w:pPr>
        <w:spacing w:line="240" w:lineRule="auto"/>
      </w:pPr>
      <w:r>
        <w:separator/>
      </w:r>
    </w:p>
  </w:footnote>
  <w:footnote w:type="continuationSeparator" w:id="0">
    <w:p w14:paraId="491778C3" w14:textId="77777777" w:rsidR="008040B2" w:rsidRDefault="008040B2" w:rsidP="00797A2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DF1A2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32FB0246"/>
    <w:multiLevelType w:val="hybridMultilevel"/>
    <w:tmpl w:val="6A9EAFC0"/>
    <w:lvl w:ilvl="0" w:tplc="2ACACA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8"/>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312&lt;/item&gt;&lt;item&gt;2526&lt;/item&gt;&lt;item&gt;2635&lt;/item&gt;&lt;item&gt;2682&lt;/item&gt;&lt;item&gt;2697&lt;/item&gt;&lt;item&gt;2698&lt;/item&gt;&lt;item&gt;2700&lt;/item&gt;&lt;item&gt;2956&lt;/item&gt;&lt;item&gt;3035&lt;/item&gt;&lt;item&gt;3155&lt;/item&gt;&lt;item&gt;3403&lt;/item&gt;&lt;item&gt;3507&lt;/item&gt;&lt;item&gt;4383&lt;/item&gt;&lt;item&gt;4567&lt;/item&gt;&lt;item&gt;4583&lt;/item&gt;&lt;item&gt;4681&lt;/item&gt;&lt;item&gt;4693&lt;/item&gt;&lt;item&gt;4856&lt;/item&gt;&lt;item&gt;4938&lt;/item&gt;&lt;item&gt;4939&lt;/item&gt;&lt;item&gt;4940&lt;/item&gt;&lt;item&gt;4941&lt;/item&gt;&lt;item&gt;4942&lt;/item&gt;&lt;item&gt;5010&lt;/item&gt;&lt;/record-ids&gt;&lt;/item&gt;&lt;/Libraries&gt;"/>
  </w:docVars>
  <w:rsids>
    <w:rsidRoot w:val="007D327E"/>
    <w:rsid w:val="00025190"/>
    <w:rsid w:val="000468DB"/>
    <w:rsid w:val="00050072"/>
    <w:rsid w:val="00084283"/>
    <w:rsid w:val="00091F12"/>
    <w:rsid w:val="000A2CA2"/>
    <w:rsid w:val="000B548B"/>
    <w:rsid w:val="000B7E97"/>
    <w:rsid w:val="000C23F3"/>
    <w:rsid w:val="000C548F"/>
    <w:rsid w:val="000C667C"/>
    <w:rsid w:val="00121BFA"/>
    <w:rsid w:val="001376D6"/>
    <w:rsid w:val="00150DB0"/>
    <w:rsid w:val="00151EFA"/>
    <w:rsid w:val="001917A3"/>
    <w:rsid w:val="00196B72"/>
    <w:rsid w:val="001C0C71"/>
    <w:rsid w:val="001D4E56"/>
    <w:rsid w:val="001F314A"/>
    <w:rsid w:val="00207468"/>
    <w:rsid w:val="002140E4"/>
    <w:rsid w:val="002207F4"/>
    <w:rsid w:val="00235D37"/>
    <w:rsid w:val="00244FE3"/>
    <w:rsid w:val="00255A02"/>
    <w:rsid w:val="002614C7"/>
    <w:rsid w:val="00281FA9"/>
    <w:rsid w:val="002B2171"/>
    <w:rsid w:val="002B3A9B"/>
    <w:rsid w:val="002B44DD"/>
    <w:rsid w:val="002C4CD5"/>
    <w:rsid w:val="002D5284"/>
    <w:rsid w:val="002E267C"/>
    <w:rsid w:val="003017DC"/>
    <w:rsid w:val="00315ED7"/>
    <w:rsid w:val="00317D43"/>
    <w:rsid w:val="003361E4"/>
    <w:rsid w:val="00341A31"/>
    <w:rsid w:val="0034206D"/>
    <w:rsid w:val="00371D08"/>
    <w:rsid w:val="003A5C2C"/>
    <w:rsid w:val="003C5944"/>
    <w:rsid w:val="003D3503"/>
    <w:rsid w:val="003E17DA"/>
    <w:rsid w:val="003F5F85"/>
    <w:rsid w:val="004008D2"/>
    <w:rsid w:val="00402AAE"/>
    <w:rsid w:val="0041031E"/>
    <w:rsid w:val="0043049E"/>
    <w:rsid w:val="00455245"/>
    <w:rsid w:val="00460041"/>
    <w:rsid w:val="00485231"/>
    <w:rsid w:val="004B162C"/>
    <w:rsid w:val="004B291F"/>
    <w:rsid w:val="004B687D"/>
    <w:rsid w:val="004E03FD"/>
    <w:rsid w:val="004E11FD"/>
    <w:rsid w:val="004E26D8"/>
    <w:rsid w:val="0050332A"/>
    <w:rsid w:val="00537611"/>
    <w:rsid w:val="0054085B"/>
    <w:rsid w:val="00550068"/>
    <w:rsid w:val="00583150"/>
    <w:rsid w:val="00586A0A"/>
    <w:rsid w:val="005A1D08"/>
    <w:rsid w:val="005C056D"/>
    <w:rsid w:val="005E450E"/>
    <w:rsid w:val="005E5548"/>
    <w:rsid w:val="005E5F02"/>
    <w:rsid w:val="005F70CE"/>
    <w:rsid w:val="00655E32"/>
    <w:rsid w:val="00680E54"/>
    <w:rsid w:val="006857B3"/>
    <w:rsid w:val="006B18D7"/>
    <w:rsid w:val="006C067D"/>
    <w:rsid w:val="006D4065"/>
    <w:rsid w:val="006E4A37"/>
    <w:rsid w:val="006F585C"/>
    <w:rsid w:val="00704AA5"/>
    <w:rsid w:val="0071156B"/>
    <w:rsid w:val="007125AC"/>
    <w:rsid w:val="00715CF8"/>
    <w:rsid w:val="007164FB"/>
    <w:rsid w:val="007303C4"/>
    <w:rsid w:val="007325E0"/>
    <w:rsid w:val="00760B58"/>
    <w:rsid w:val="0076598B"/>
    <w:rsid w:val="00777563"/>
    <w:rsid w:val="0078486F"/>
    <w:rsid w:val="00792B03"/>
    <w:rsid w:val="00797A2B"/>
    <w:rsid w:val="007D327E"/>
    <w:rsid w:val="007D3D28"/>
    <w:rsid w:val="007E51B5"/>
    <w:rsid w:val="007F72E5"/>
    <w:rsid w:val="008040B2"/>
    <w:rsid w:val="00804AF5"/>
    <w:rsid w:val="0082239A"/>
    <w:rsid w:val="00822D0F"/>
    <w:rsid w:val="00850B6C"/>
    <w:rsid w:val="008548E5"/>
    <w:rsid w:val="008572BE"/>
    <w:rsid w:val="0086706F"/>
    <w:rsid w:val="0087332C"/>
    <w:rsid w:val="00873659"/>
    <w:rsid w:val="008F5DE8"/>
    <w:rsid w:val="009048D9"/>
    <w:rsid w:val="009052AA"/>
    <w:rsid w:val="0092027D"/>
    <w:rsid w:val="00923D00"/>
    <w:rsid w:val="0094103D"/>
    <w:rsid w:val="00941DB7"/>
    <w:rsid w:val="00962458"/>
    <w:rsid w:val="00966D66"/>
    <w:rsid w:val="009849B6"/>
    <w:rsid w:val="009A1222"/>
    <w:rsid w:val="009B6CD3"/>
    <w:rsid w:val="009C310B"/>
    <w:rsid w:val="00A01E48"/>
    <w:rsid w:val="00A17DF9"/>
    <w:rsid w:val="00A3795D"/>
    <w:rsid w:val="00A568E8"/>
    <w:rsid w:val="00A72B9A"/>
    <w:rsid w:val="00A75061"/>
    <w:rsid w:val="00A77644"/>
    <w:rsid w:val="00A962CA"/>
    <w:rsid w:val="00AA1B48"/>
    <w:rsid w:val="00AA6630"/>
    <w:rsid w:val="00AA7FD8"/>
    <w:rsid w:val="00AD31A6"/>
    <w:rsid w:val="00AE1548"/>
    <w:rsid w:val="00B16617"/>
    <w:rsid w:val="00B27705"/>
    <w:rsid w:val="00B32025"/>
    <w:rsid w:val="00B37F16"/>
    <w:rsid w:val="00B51EE3"/>
    <w:rsid w:val="00B82B47"/>
    <w:rsid w:val="00BB23A5"/>
    <w:rsid w:val="00BC0D3C"/>
    <w:rsid w:val="00BE1975"/>
    <w:rsid w:val="00BF71D5"/>
    <w:rsid w:val="00C07CCE"/>
    <w:rsid w:val="00C251C4"/>
    <w:rsid w:val="00C368C1"/>
    <w:rsid w:val="00C441D9"/>
    <w:rsid w:val="00C443F3"/>
    <w:rsid w:val="00C45A46"/>
    <w:rsid w:val="00C82B38"/>
    <w:rsid w:val="00C95372"/>
    <w:rsid w:val="00CA7A42"/>
    <w:rsid w:val="00CE70BD"/>
    <w:rsid w:val="00D17264"/>
    <w:rsid w:val="00D2111A"/>
    <w:rsid w:val="00D27EE8"/>
    <w:rsid w:val="00D32A4C"/>
    <w:rsid w:val="00D36B39"/>
    <w:rsid w:val="00D40AF8"/>
    <w:rsid w:val="00D607CC"/>
    <w:rsid w:val="00D73FA1"/>
    <w:rsid w:val="00D8358D"/>
    <w:rsid w:val="00D9363C"/>
    <w:rsid w:val="00D97D6F"/>
    <w:rsid w:val="00DA2D1C"/>
    <w:rsid w:val="00DA69A5"/>
    <w:rsid w:val="00DB58A6"/>
    <w:rsid w:val="00DD41BE"/>
    <w:rsid w:val="00DD5590"/>
    <w:rsid w:val="00DD6C3F"/>
    <w:rsid w:val="00DF6807"/>
    <w:rsid w:val="00E0331F"/>
    <w:rsid w:val="00E76302"/>
    <w:rsid w:val="00EB091E"/>
    <w:rsid w:val="00EB1F1B"/>
    <w:rsid w:val="00EC2B86"/>
    <w:rsid w:val="00EC6808"/>
    <w:rsid w:val="00EC71B0"/>
    <w:rsid w:val="00ED13C9"/>
    <w:rsid w:val="00EE303E"/>
    <w:rsid w:val="00EF026B"/>
    <w:rsid w:val="00EF16FB"/>
    <w:rsid w:val="00F1023F"/>
    <w:rsid w:val="00F102AC"/>
    <w:rsid w:val="00F40C69"/>
    <w:rsid w:val="00F41454"/>
    <w:rsid w:val="00F93D86"/>
    <w:rsid w:val="00FA1EAC"/>
    <w:rsid w:val="00FC4FC1"/>
    <w:rsid w:val="00FE26FA"/>
    <w:rsid w:val="00FE2E5C"/>
    <w:rsid w:val="00FE6745"/>
    <w:rsid w:val="00FF45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239107"/>
  <w15:docId w15:val="{B366D8EC-90E1-4322-8F1C-E5571517A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1A6"/>
    <w:pPr>
      <w:spacing w:after="0" w:line="240" w:lineRule="exact"/>
      <w:ind w:firstLine="288"/>
      <w:contextualSpacing/>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6B18D7"/>
    <w:pPr>
      <w:keepNext/>
      <w:keepLines/>
      <w:numPr>
        <w:numId w:val="2"/>
      </w:numPr>
      <w:spacing w:before="24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150DB0"/>
    <w:pPr>
      <w:keepNext/>
      <w:keepLines/>
      <w:numPr>
        <w:ilvl w:val="1"/>
        <w:numId w:val="2"/>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50DB0"/>
    <w:pPr>
      <w:keepNext/>
      <w:keepLines/>
      <w:numPr>
        <w:ilvl w:val="2"/>
        <w:numId w:val="2"/>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50DB0"/>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50DB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50DB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50DB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0DB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0DB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7D327E"/>
    <w:pPr>
      <w:spacing w:line="240" w:lineRule="auto"/>
      <w:jc w:val="center"/>
    </w:pPr>
    <w:rPr>
      <w:bCs/>
      <w:i/>
      <w:sz w:val="18"/>
      <w:szCs w:val="18"/>
    </w:rPr>
  </w:style>
  <w:style w:type="character" w:styleId="Hyperlink">
    <w:name w:val="Hyperlink"/>
    <w:basedOn w:val="DefaultParagraphFont"/>
    <w:uiPriority w:val="99"/>
    <w:unhideWhenUsed/>
    <w:rsid w:val="007D327E"/>
    <w:rPr>
      <w:color w:val="0000FF"/>
      <w:u w:val="single"/>
    </w:rPr>
  </w:style>
  <w:style w:type="paragraph" w:styleId="BalloonText">
    <w:name w:val="Balloon Text"/>
    <w:basedOn w:val="Normal"/>
    <w:link w:val="BalloonTextChar"/>
    <w:uiPriority w:val="99"/>
    <w:semiHidden/>
    <w:unhideWhenUsed/>
    <w:rsid w:val="00D40AF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0AF8"/>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B16617"/>
    <w:rPr>
      <w:sz w:val="16"/>
      <w:szCs w:val="16"/>
    </w:rPr>
  </w:style>
  <w:style w:type="paragraph" w:styleId="CommentText">
    <w:name w:val="annotation text"/>
    <w:basedOn w:val="Normal"/>
    <w:link w:val="CommentTextChar"/>
    <w:uiPriority w:val="99"/>
    <w:semiHidden/>
    <w:unhideWhenUsed/>
    <w:rsid w:val="00B16617"/>
    <w:pPr>
      <w:spacing w:line="240" w:lineRule="auto"/>
    </w:pPr>
    <w:rPr>
      <w:sz w:val="20"/>
      <w:szCs w:val="20"/>
    </w:rPr>
  </w:style>
  <w:style w:type="character" w:customStyle="1" w:styleId="CommentTextChar">
    <w:name w:val="Comment Text Char"/>
    <w:basedOn w:val="DefaultParagraphFont"/>
    <w:link w:val="CommentText"/>
    <w:uiPriority w:val="99"/>
    <w:semiHidden/>
    <w:rsid w:val="00B16617"/>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16617"/>
    <w:rPr>
      <w:b/>
      <w:bCs/>
    </w:rPr>
  </w:style>
  <w:style w:type="character" w:customStyle="1" w:styleId="CommentSubjectChar">
    <w:name w:val="Comment Subject Char"/>
    <w:basedOn w:val="CommentTextChar"/>
    <w:link w:val="CommentSubject"/>
    <w:uiPriority w:val="99"/>
    <w:semiHidden/>
    <w:rsid w:val="00B16617"/>
    <w:rPr>
      <w:rFonts w:ascii="Times New Roman" w:eastAsiaTheme="minorEastAsia" w:hAnsi="Times New Roman" w:cs="Times New Roman"/>
      <w:b/>
      <w:bCs/>
      <w:sz w:val="20"/>
      <w:szCs w:val="20"/>
    </w:rPr>
  </w:style>
  <w:style w:type="paragraph" w:customStyle="1" w:styleId="Default">
    <w:name w:val="Default"/>
    <w:rsid w:val="0078486F"/>
    <w:pPr>
      <w:widowControl w:val="0"/>
      <w:autoSpaceDE w:val="0"/>
      <w:autoSpaceDN w:val="0"/>
      <w:adjustRightInd w:val="0"/>
      <w:spacing w:after="0" w:line="240" w:lineRule="auto"/>
    </w:pPr>
    <w:rPr>
      <w:rFonts w:ascii="MPHV" w:eastAsiaTheme="minorEastAsia" w:hAnsi="MPHV" w:cs="MPHV"/>
      <w:color w:val="000000"/>
      <w:sz w:val="24"/>
      <w:szCs w:val="24"/>
    </w:rPr>
  </w:style>
  <w:style w:type="paragraph" w:customStyle="1" w:styleId="CM1">
    <w:name w:val="CM1"/>
    <w:basedOn w:val="Default"/>
    <w:next w:val="Default"/>
    <w:uiPriority w:val="99"/>
    <w:rsid w:val="0078486F"/>
    <w:rPr>
      <w:rFonts w:cstheme="minorBidi"/>
      <w:color w:val="auto"/>
    </w:rPr>
  </w:style>
  <w:style w:type="paragraph" w:customStyle="1" w:styleId="CM18">
    <w:name w:val="CM18"/>
    <w:basedOn w:val="Default"/>
    <w:next w:val="Default"/>
    <w:uiPriority w:val="99"/>
    <w:rsid w:val="0078486F"/>
    <w:rPr>
      <w:rFonts w:cstheme="minorBidi"/>
      <w:color w:val="auto"/>
    </w:rPr>
  </w:style>
  <w:style w:type="paragraph" w:customStyle="1" w:styleId="CM19">
    <w:name w:val="CM19"/>
    <w:basedOn w:val="Default"/>
    <w:next w:val="Default"/>
    <w:uiPriority w:val="99"/>
    <w:rsid w:val="0078486F"/>
    <w:rPr>
      <w:rFonts w:cstheme="minorBidi"/>
      <w:color w:val="auto"/>
    </w:rPr>
  </w:style>
  <w:style w:type="paragraph" w:customStyle="1" w:styleId="CM21">
    <w:name w:val="CM21"/>
    <w:basedOn w:val="Default"/>
    <w:next w:val="Default"/>
    <w:uiPriority w:val="99"/>
    <w:rsid w:val="0078486F"/>
    <w:rPr>
      <w:rFonts w:cstheme="minorBidi"/>
      <w:color w:val="auto"/>
    </w:rPr>
  </w:style>
  <w:style w:type="paragraph" w:customStyle="1" w:styleId="CM22">
    <w:name w:val="CM22"/>
    <w:basedOn w:val="Default"/>
    <w:next w:val="Default"/>
    <w:uiPriority w:val="99"/>
    <w:rsid w:val="0078486F"/>
    <w:rPr>
      <w:rFonts w:cstheme="minorBidi"/>
      <w:color w:val="auto"/>
    </w:rPr>
  </w:style>
  <w:style w:type="paragraph" w:customStyle="1" w:styleId="CM16">
    <w:name w:val="CM16"/>
    <w:basedOn w:val="Default"/>
    <w:next w:val="Default"/>
    <w:uiPriority w:val="99"/>
    <w:rsid w:val="0078486F"/>
    <w:pPr>
      <w:spacing w:line="211" w:lineRule="atLeast"/>
    </w:pPr>
    <w:rPr>
      <w:rFonts w:cstheme="minorBidi"/>
      <w:color w:val="auto"/>
    </w:rPr>
  </w:style>
  <w:style w:type="paragraph" w:customStyle="1" w:styleId="Spacebefore">
    <w:name w:val="Spacebefore"/>
    <w:basedOn w:val="Normal"/>
    <w:link w:val="SpacebeforeChar"/>
    <w:qFormat/>
    <w:rsid w:val="0078486F"/>
    <w:pPr>
      <w:spacing w:before="120"/>
      <w:ind w:firstLine="0"/>
      <w:contextualSpacing w:val="0"/>
      <w:jc w:val="both"/>
    </w:pPr>
    <w:rPr>
      <w:rFonts w:eastAsia="PMingLiU"/>
    </w:rPr>
  </w:style>
  <w:style w:type="character" w:customStyle="1" w:styleId="SpacebeforeChar">
    <w:name w:val="Spacebefore Char"/>
    <w:basedOn w:val="DefaultParagraphFont"/>
    <w:link w:val="Spacebefore"/>
    <w:rsid w:val="0078486F"/>
    <w:rPr>
      <w:rFonts w:ascii="Times New Roman" w:eastAsia="PMingLiU" w:hAnsi="Times New Roman" w:cs="Times New Roman"/>
    </w:rPr>
  </w:style>
  <w:style w:type="paragraph" w:styleId="HTMLPreformatted">
    <w:name w:val="HTML Preformatted"/>
    <w:basedOn w:val="Normal"/>
    <w:link w:val="HTMLPreformattedChar"/>
    <w:uiPriority w:val="99"/>
    <w:unhideWhenUsed/>
    <w:rsid w:val="00784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486F"/>
    <w:rPr>
      <w:rFonts w:ascii="Courier New" w:eastAsia="Times New Roman" w:hAnsi="Courier New" w:cs="Courier New"/>
      <w:sz w:val="20"/>
      <w:szCs w:val="20"/>
    </w:rPr>
  </w:style>
  <w:style w:type="paragraph" w:styleId="NoSpacing">
    <w:name w:val="No Spacing"/>
    <w:basedOn w:val="Normal"/>
    <w:uiPriority w:val="1"/>
    <w:qFormat/>
    <w:rsid w:val="006E4A37"/>
    <w:pPr>
      <w:spacing w:line="240" w:lineRule="auto"/>
    </w:pPr>
  </w:style>
  <w:style w:type="character" w:customStyle="1" w:styleId="Heading2Char">
    <w:name w:val="Heading 2 Char"/>
    <w:basedOn w:val="DefaultParagraphFont"/>
    <w:link w:val="Heading2"/>
    <w:uiPriority w:val="9"/>
    <w:rsid w:val="00150DB0"/>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6B18D7"/>
    <w:rPr>
      <w:rFonts w:ascii="Times New Roman" w:eastAsiaTheme="majorEastAsia" w:hAnsi="Times New Roman" w:cstheme="majorBidi"/>
      <w:b/>
      <w:bCs/>
      <w:sz w:val="24"/>
      <w:szCs w:val="28"/>
    </w:rPr>
  </w:style>
  <w:style w:type="paragraph" w:styleId="Title">
    <w:name w:val="Title"/>
    <w:basedOn w:val="Normal"/>
    <w:next w:val="Normal"/>
    <w:link w:val="TitleChar"/>
    <w:uiPriority w:val="10"/>
    <w:qFormat/>
    <w:rsid w:val="0078486F"/>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486F"/>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50DB0"/>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150DB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50DB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50D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50D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0D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0DB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797A2B"/>
    <w:pPr>
      <w:tabs>
        <w:tab w:val="center" w:pos="4680"/>
        <w:tab w:val="right" w:pos="9360"/>
      </w:tabs>
      <w:spacing w:line="240" w:lineRule="auto"/>
    </w:pPr>
  </w:style>
  <w:style w:type="character" w:customStyle="1" w:styleId="HeaderChar">
    <w:name w:val="Header Char"/>
    <w:basedOn w:val="DefaultParagraphFont"/>
    <w:link w:val="Header"/>
    <w:uiPriority w:val="99"/>
    <w:rsid w:val="00797A2B"/>
    <w:rPr>
      <w:rFonts w:ascii="Times New Roman" w:eastAsiaTheme="minorEastAsia" w:hAnsi="Times New Roman" w:cs="Times New Roman"/>
    </w:rPr>
  </w:style>
  <w:style w:type="paragraph" w:styleId="Footer">
    <w:name w:val="footer"/>
    <w:basedOn w:val="Normal"/>
    <w:link w:val="FooterChar"/>
    <w:uiPriority w:val="99"/>
    <w:unhideWhenUsed/>
    <w:rsid w:val="00797A2B"/>
    <w:pPr>
      <w:tabs>
        <w:tab w:val="center" w:pos="4680"/>
        <w:tab w:val="right" w:pos="9360"/>
      </w:tabs>
      <w:spacing w:line="240" w:lineRule="auto"/>
    </w:pPr>
  </w:style>
  <w:style w:type="character" w:customStyle="1" w:styleId="FooterChar">
    <w:name w:val="Footer Char"/>
    <w:basedOn w:val="DefaultParagraphFont"/>
    <w:link w:val="Footer"/>
    <w:uiPriority w:val="99"/>
    <w:rsid w:val="00797A2B"/>
    <w:rPr>
      <w:rFonts w:ascii="Times New Roman" w:eastAsiaTheme="minorEastAsia" w:hAnsi="Times New Roman" w:cs="Times New Roman"/>
    </w:rPr>
  </w:style>
  <w:style w:type="paragraph" w:styleId="NormalWeb">
    <w:name w:val="Normal (Web)"/>
    <w:basedOn w:val="Normal"/>
    <w:uiPriority w:val="99"/>
    <w:semiHidden/>
    <w:unhideWhenUsed/>
    <w:rsid w:val="00E0331F"/>
    <w:pPr>
      <w:spacing w:before="100" w:beforeAutospacing="1" w:after="100" w:afterAutospacing="1" w:line="240" w:lineRule="auto"/>
      <w:ind w:firstLine="0"/>
      <w:contextualSpacing w:val="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716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dx.doi.org/10.1155/2011/960635" TargetMode="External"/><Relationship Id="rId39" Type="http://schemas.openxmlformats.org/officeDocument/2006/relationships/fontTable" Target="fontTable.xml"/><Relationship Id="rId21" Type="http://schemas.openxmlformats.org/officeDocument/2006/relationships/hyperlink" Target="http://www.biomedcentral.com/1471-2105/12/358" TargetMode="External"/><Relationship Id="rId34" Type="http://schemas.openxmlformats.org/officeDocument/2006/relationships/hyperlink" Target="http://grids.ucs.indiana.edu/ptliupages/publications/SALSACloudCompaperOct10-09.pdf"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grids.ucs.indiana.edu/ptliupages/publications/CloudDB12.pdf" TargetMode="External"/><Relationship Id="rId33" Type="http://schemas.openxmlformats.org/officeDocument/2006/relationships/hyperlink" Target="http://grids.ucs.indiana.edu/ptliupages/publications/CCPESpecialIssue_PerformanceofWindowsMulticoreSystemsonThreadingandMPI.pdf"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grids.ucs.indiana.edu/ptliupages/publications/hpdc-camera-ready-submission.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grids.ucs.indiana.edu/ptliupages/publications/CetraroWriteupJune11-09.pdf" TargetMode="External"/><Relationship Id="rId32" Type="http://schemas.openxmlformats.org/officeDocument/2006/relationships/hyperlink" Target="http://web.eecs.utk.edu/~dongarra/CCGSC-2012/index.htm" TargetMode="External"/><Relationship Id="rId37" Type="http://schemas.openxmlformats.org/officeDocument/2006/relationships/hyperlink" Target="http://grids.ucs.indiana.edu/ptliupages/publications/DataIntensiveComputing_BookChapter.pdf"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www.r-project.org/" TargetMode="External"/><Relationship Id="rId28" Type="http://schemas.openxmlformats.org/officeDocument/2006/relationships/hyperlink" Target="http://grids.ucs.indiana.edu/ptliupages/publications/PID1510523.pdf" TargetMode="External"/><Relationship Id="rId36" Type="http://schemas.openxmlformats.org/officeDocument/2006/relationships/hyperlink" Target="http://www.stanford.edu/~acoates//papers/coatesng_nntot2012.pdf"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grids.ucs.indiana.edu/ptliupages/publications/Scalable_Parallel_Computing_on_Clouds_Using_Twister4Azure_Iterative_MapReduce_cr_submit.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grids.ucs.indiana.edu/ptliupages/publications/DACIDR_camera_ready_v0.3.pdf" TargetMode="External"/><Relationship Id="rId27" Type="http://schemas.openxmlformats.org/officeDocument/2006/relationships/hyperlink" Target="http://dx.doi.org/10.1016/S0031-3203(99)00078-3" TargetMode="External"/><Relationship Id="rId30" Type="http://schemas.openxmlformats.org/officeDocument/2006/relationships/hyperlink" Target="http://grids.ucs.indiana.edu/ptliupages/publications/CloudCom2010-MapReduceintheClouds.pdf" TargetMode="External"/><Relationship Id="rId35" Type="http://schemas.openxmlformats.org/officeDocument/2006/relationships/hyperlink" Target="http://grids.ucs.indiana.edu/ptliupages/publications/pdac24g-fox.pdf"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10</Pages>
  <Words>9161</Words>
  <Characters>5222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6</cp:revision>
  <cp:lastPrinted>2013-05-16T18:49:00Z</cp:lastPrinted>
  <dcterms:created xsi:type="dcterms:W3CDTF">2013-03-05T18:59:00Z</dcterms:created>
  <dcterms:modified xsi:type="dcterms:W3CDTF">2013-09-13T15:48:00Z</dcterms:modified>
</cp:coreProperties>
</file>